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BD53CDB" w14:textId="77777777" w:rsidR="00D710F5" w:rsidRPr="00CB1AD0" w:rsidRDefault="00D710F5">
      <w:pPr>
        <w:pStyle w:val="TOCHeading"/>
        <w:rPr>
          <w:rFonts w:ascii="Times New Roman" w:eastAsiaTheme="minorEastAsia" w:hAnsi="Times New Roman" w:cs="Times New Roman"/>
          <w:b w:val="0"/>
          <w:bCs w:val="0"/>
          <w:i/>
          <w:color w:val="auto"/>
          <w:kern w:val="2"/>
          <w:sz w:val="24"/>
          <w:szCs w:val="24"/>
          <w:lang w:eastAsia="ja-JP"/>
        </w:rPr>
      </w:pPr>
      <w:r w:rsidRPr="00CB1AD0">
        <w:rPr>
          <w:rFonts w:ascii="Times New Roman" w:eastAsiaTheme="minorEastAsia" w:hAnsi="Times New Roman" w:cs="Times New Roman"/>
          <w:b w:val="0"/>
          <w:bCs w:val="0"/>
          <w:i/>
          <w:color w:val="auto"/>
          <w:kern w:val="2"/>
          <w:sz w:val="24"/>
          <w:szCs w:val="24"/>
          <w:lang w:eastAsia="ja-JP"/>
        </w:rPr>
        <w:t>Supplementary Material for</w:t>
      </w:r>
    </w:p>
    <w:p w14:paraId="7E8C7E70" w14:textId="77777777" w:rsidR="00D710F5" w:rsidRPr="00CB1AD0" w:rsidRDefault="00D710F5" w:rsidP="00D710F5">
      <w:pPr>
        <w:rPr>
          <w:rFonts w:ascii="Times New Roman" w:hAnsi="Times New Roman" w:cs="Times New Roman"/>
        </w:rPr>
      </w:pPr>
    </w:p>
    <w:p w14:paraId="6EDB8991" w14:textId="77777777" w:rsidR="00D710F5" w:rsidRPr="00CB1AD0" w:rsidRDefault="00D710F5" w:rsidP="00D710F5">
      <w:pPr>
        <w:rPr>
          <w:rFonts w:ascii="Times New Roman" w:hAnsi="Times New Roman" w:cs="Times New Roman"/>
          <w:b/>
        </w:rPr>
      </w:pPr>
      <w:r w:rsidRPr="00CB1AD0">
        <w:rPr>
          <w:rFonts w:ascii="Times New Roman" w:hAnsi="Times New Roman" w:cs="Times New Roman"/>
          <w:b/>
        </w:rPr>
        <w:t>The rice paradox: Multiple origins but single domestication in Asian rice</w:t>
      </w:r>
    </w:p>
    <w:p w14:paraId="77397BAE" w14:textId="77777777" w:rsidR="00D710F5" w:rsidRPr="00CB1AD0" w:rsidRDefault="00D710F5" w:rsidP="00D710F5">
      <w:pPr>
        <w:rPr>
          <w:rFonts w:ascii="Times New Roman" w:hAnsi="Times New Roman" w:cs="Times New Roman"/>
        </w:rPr>
      </w:pPr>
    </w:p>
    <w:p w14:paraId="734AB3B9" w14:textId="77777777" w:rsidR="00D710F5" w:rsidRPr="00CB1AD0" w:rsidRDefault="00D710F5" w:rsidP="00D710F5">
      <w:pPr>
        <w:rPr>
          <w:rFonts w:ascii="Times New Roman" w:hAnsi="Times New Roman" w:cs="Times New Roman"/>
          <w:vertAlign w:val="superscript"/>
        </w:rPr>
      </w:pPr>
      <w:r w:rsidRPr="00CB1AD0">
        <w:rPr>
          <w:rFonts w:ascii="Times New Roman" w:hAnsi="Times New Roman" w:cs="Times New Roman"/>
        </w:rPr>
        <w:t>Jae Young Choi</w:t>
      </w:r>
      <w:r w:rsidRPr="00CB1AD0">
        <w:rPr>
          <w:rFonts w:ascii="Times New Roman" w:hAnsi="Times New Roman" w:cs="Times New Roman"/>
          <w:vertAlign w:val="superscript"/>
        </w:rPr>
        <w:t>1</w:t>
      </w:r>
      <w:r w:rsidRPr="00CB1AD0">
        <w:rPr>
          <w:rFonts w:ascii="Times New Roman" w:hAnsi="Times New Roman" w:cs="Times New Roman"/>
        </w:rPr>
        <w:t>, Adrian E. Platts</w:t>
      </w:r>
      <w:r w:rsidRPr="00CB1AD0">
        <w:rPr>
          <w:rFonts w:ascii="Times New Roman" w:hAnsi="Times New Roman" w:cs="Times New Roman"/>
          <w:vertAlign w:val="superscript"/>
        </w:rPr>
        <w:t>1</w:t>
      </w:r>
      <w:r w:rsidRPr="00CB1AD0">
        <w:rPr>
          <w:rFonts w:ascii="Times New Roman" w:hAnsi="Times New Roman" w:cs="Times New Roman"/>
        </w:rPr>
        <w:t>, Dorian Q. Fuller</w:t>
      </w:r>
      <w:r w:rsidRPr="00CB1AD0">
        <w:rPr>
          <w:rFonts w:ascii="Times New Roman" w:hAnsi="Times New Roman" w:cs="Times New Roman"/>
          <w:vertAlign w:val="superscript"/>
        </w:rPr>
        <w:t>2</w:t>
      </w:r>
      <w:r w:rsidRPr="00CB1AD0">
        <w:rPr>
          <w:rFonts w:ascii="Times New Roman" w:hAnsi="Times New Roman" w:cs="Times New Roman"/>
        </w:rPr>
        <w:t xml:space="preserve">, Yue-Ie Hsing </w:t>
      </w:r>
      <w:r w:rsidRPr="00CB1AD0">
        <w:rPr>
          <w:rFonts w:ascii="Times New Roman" w:eastAsia="新細明體" w:hAnsi="Times New Roman" w:cs="Times New Roman"/>
          <w:lang w:eastAsia="zh-TW"/>
        </w:rPr>
        <w:t>(</w:t>
      </w:r>
      <w:r w:rsidRPr="00CB1AD0">
        <w:rPr>
          <w:rFonts w:ascii="Times New Roman" w:eastAsia="新細明體" w:hAnsi="Times New Roman" w:cs="Times New Roman"/>
          <w:lang w:eastAsia="zh-TW"/>
        </w:rPr>
        <w:t>邢禹依</w:t>
      </w:r>
      <w:r w:rsidRPr="00CB1AD0">
        <w:rPr>
          <w:rFonts w:ascii="Times New Roman" w:eastAsia="新細明體" w:hAnsi="Times New Roman" w:cs="Times New Roman"/>
          <w:lang w:eastAsia="zh-TW"/>
        </w:rPr>
        <w:t>)</w:t>
      </w:r>
      <w:r w:rsidRPr="00CB1AD0">
        <w:rPr>
          <w:rFonts w:ascii="Times New Roman" w:hAnsi="Times New Roman" w:cs="Times New Roman"/>
          <w:vertAlign w:val="superscript"/>
        </w:rPr>
        <w:t>3</w:t>
      </w:r>
      <w:r w:rsidRPr="00CB1AD0">
        <w:rPr>
          <w:rFonts w:ascii="Times New Roman" w:hAnsi="Times New Roman" w:cs="Times New Roman"/>
        </w:rPr>
        <w:t>, Rod A. Wing</w:t>
      </w:r>
      <w:r w:rsidRPr="00CB1AD0">
        <w:rPr>
          <w:rFonts w:ascii="Times New Roman" w:hAnsi="Times New Roman" w:cs="Times New Roman"/>
          <w:vertAlign w:val="superscript"/>
        </w:rPr>
        <w:t>4</w:t>
      </w:r>
      <w:r w:rsidRPr="00CB1AD0">
        <w:rPr>
          <w:rFonts w:ascii="Times New Roman" w:hAnsi="Times New Roman" w:cs="Times New Roman"/>
        </w:rPr>
        <w:t xml:space="preserve"> and Michael D. Purugganan</w:t>
      </w:r>
      <w:r w:rsidRPr="00CB1AD0">
        <w:rPr>
          <w:rFonts w:ascii="Times New Roman" w:hAnsi="Times New Roman" w:cs="Times New Roman"/>
          <w:vertAlign w:val="superscript"/>
        </w:rPr>
        <w:t>1,5</w:t>
      </w:r>
    </w:p>
    <w:p w14:paraId="13DDC79B" w14:textId="77777777" w:rsidR="00D710F5" w:rsidRPr="00CB1AD0" w:rsidRDefault="00D710F5" w:rsidP="00D710F5">
      <w:pPr>
        <w:rPr>
          <w:rFonts w:ascii="Times New Roman" w:hAnsi="Times New Roman" w:cs="Times New Roman"/>
        </w:rPr>
      </w:pPr>
    </w:p>
    <w:p w14:paraId="3E3F417A" w14:textId="77777777" w:rsidR="00D710F5" w:rsidRPr="00CB1AD0" w:rsidRDefault="00D710F5" w:rsidP="00D710F5">
      <w:pPr>
        <w:rPr>
          <w:rFonts w:ascii="Times New Roman" w:hAnsi="Times New Roman" w:cs="Times New Roman"/>
        </w:rPr>
      </w:pPr>
      <w:r w:rsidRPr="00CB1AD0">
        <w:rPr>
          <w:rFonts w:ascii="Times New Roman" w:hAnsi="Times New Roman" w:cs="Times New Roman"/>
          <w:vertAlign w:val="superscript"/>
        </w:rPr>
        <w:t>1</w:t>
      </w:r>
      <w:r w:rsidRPr="00CB1AD0">
        <w:rPr>
          <w:rFonts w:ascii="Times New Roman" w:hAnsi="Times New Roman" w:cs="Times New Roman"/>
        </w:rPr>
        <w:t>Center for Genomics and Systems Biology, Department of Biology, 12 Waverly Place, New York University, New York, NY 10003 USA</w:t>
      </w:r>
    </w:p>
    <w:p w14:paraId="1BBFB9B1" w14:textId="77777777" w:rsidR="00D710F5" w:rsidRPr="00CB1AD0" w:rsidRDefault="00D710F5" w:rsidP="00D710F5">
      <w:pPr>
        <w:rPr>
          <w:rFonts w:ascii="Times New Roman" w:hAnsi="Times New Roman" w:cs="Times New Roman"/>
        </w:rPr>
      </w:pPr>
      <w:r w:rsidRPr="00CB1AD0">
        <w:rPr>
          <w:rFonts w:ascii="Times New Roman" w:hAnsi="Times New Roman" w:cs="Times New Roman"/>
          <w:vertAlign w:val="superscript"/>
        </w:rPr>
        <w:t>2</w:t>
      </w:r>
      <w:r w:rsidRPr="00CB1AD0">
        <w:rPr>
          <w:rFonts w:ascii="Times New Roman" w:hAnsi="Times New Roman" w:cs="Times New Roman"/>
        </w:rPr>
        <w:t>Institute of Archaeology, University College London, 31-34 Gordon Square, London WC1H 0PY, United Kingdom</w:t>
      </w:r>
    </w:p>
    <w:p w14:paraId="25438302" w14:textId="77777777" w:rsidR="00D710F5" w:rsidRPr="00CB1AD0" w:rsidRDefault="00D710F5" w:rsidP="00D710F5">
      <w:pPr>
        <w:rPr>
          <w:rFonts w:ascii="Times New Roman" w:hAnsi="Times New Roman" w:cs="Times New Roman"/>
        </w:rPr>
      </w:pPr>
      <w:r w:rsidRPr="00CB1AD0">
        <w:rPr>
          <w:rFonts w:ascii="Times New Roman" w:hAnsi="Times New Roman" w:cs="Times New Roman"/>
          <w:vertAlign w:val="superscript"/>
        </w:rPr>
        <w:t>3</w:t>
      </w:r>
      <w:r w:rsidRPr="00CB1AD0">
        <w:rPr>
          <w:rFonts w:ascii="Times New Roman" w:hAnsi="Times New Roman" w:cs="Times New Roman"/>
        </w:rPr>
        <w:t>Institute of Plant and Microbial Biology, Academica Sinica, 128 Sec. 2, Academia Rd, Nankang, Taipei 11529 Taiwan, Republic of China</w:t>
      </w:r>
    </w:p>
    <w:p w14:paraId="2A05B70C" w14:textId="77777777" w:rsidR="00D710F5" w:rsidRPr="00CB1AD0" w:rsidRDefault="00D710F5" w:rsidP="00D710F5">
      <w:pPr>
        <w:rPr>
          <w:rFonts w:ascii="Times New Roman" w:hAnsi="Times New Roman" w:cs="Times New Roman"/>
        </w:rPr>
      </w:pPr>
      <w:r w:rsidRPr="00CB1AD0">
        <w:rPr>
          <w:rFonts w:ascii="Times New Roman" w:hAnsi="Times New Roman" w:cs="Times New Roman"/>
          <w:vertAlign w:val="superscript"/>
        </w:rPr>
        <w:t>4</w:t>
      </w:r>
      <w:r w:rsidRPr="00CB1AD0">
        <w:rPr>
          <w:rFonts w:ascii="Times New Roman" w:hAnsi="Times New Roman" w:cs="Times New Roman"/>
        </w:rPr>
        <w:t>Arizona Genomics Institute, University of Arizona, 1657 E Helen St, Tucson, AZ 85705 USA</w:t>
      </w:r>
    </w:p>
    <w:p w14:paraId="384C209A" w14:textId="77777777" w:rsidR="00D710F5" w:rsidRPr="00CB1AD0" w:rsidRDefault="00D710F5" w:rsidP="00D710F5">
      <w:pPr>
        <w:rPr>
          <w:rFonts w:ascii="Times New Roman" w:hAnsi="Times New Roman" w:cs="Times New Roman"/>
        </w:rPr>
      </w:pPr>
      <w:r w:rsidRPr="00CB1AD0">
        <w:rPr>
          <w:rFonts w:ascii="Times New Roman" w:hAnsi="Times New Roman" w:cs="Times New Roman"/>
          <w:vertAlign w:val="superscript"/>
        </w:rPr>
        <w:t>5</w:t>
      </w:r>
      <w:r w:rsidRPr="00CB1AD0">
        <w:rPr>
          <w:rFonts w:ascii="Times New Roman" w:hAnsi="Times New Roman" w:cs="Times New Roman"/>
        </w:rPr>
        <w:t>Center for Genomics and Systems Biology, New York University Abu Dhabi, Saadiyat Island, Abu Dhabi, United Arab Emirates</w:t>
      </w:r>
    </w:p>
    <w:p w14:paraId="5B8B743C" w14:textId="77777777" w:rsidR="00D710F5" w:rsidRPr="00CB1AD0" w:rsidRDefault="00D710F5" w:rsidP="00D710F5">
      <w:pPr>
        <w:rPr>
          <w:rFonts w:ascii="Times New Roman" w:hAnsi="Times New Roman" w:cs="Times New Roman"/>
        </w:rPr>
      </w:pPr>
    </w:p>
    <w:p w14:paraId="0FF6F5CB" w14:textId="77777777" w:rsidR="00D710F5" w:rsidRPr="00CB1AD0" w:rsidRDefault="00D710F5" w:rsidP="00D710F5">
      <w:pPr>
        <w:rPr>
          <w:rFonts w:ascii="Times New Roman" w:hAnsi="Times New Roman" w:cs="Times New Roman"/>
        </w:rPr>
      </w:pPr>
      <w:r w:rsidRPr="00CB1AD0">
        <w:rPr>
          <w:rFonts w:ascii="Times New Roman" w:hAnsi="Times New Roman" w:cs="Times New Roman"/>
          <w:b/>
        </w:rPr>
        <w:t>Corresponding Author</w:t>
      </w:r>
      <w:r w:rsidRPr="00CB1AD0">
        <w:rPr>
          <w:rFonts w:ascii="Times New Roman" w:hAnsi="Times New Roman" w:cs="Times New Roman"/>
        </w:rPr>
        <w:t>: Michael Purugganan. Email: mp132@nyu.edu. Tel. (212) 9983801</w:t>
      </w:r>
    </w:p>
    <w:sdt>
      <w:sdtPr>
        <w:rPr>
          <w:rFonts w:ascii="Times New Roman" w:eastAsiaTheme="minorEastAsia" w:hAnsi="Times New Roman" w:cs="Times New Roman"/>
          <w:b w:val="0"/>
          <w:bCs w:val="0"/>
          <w:color w:val="auto"/>
          <w:kern w:val="2"/>
          <w:sz w:val="24"/>
          <w:szCs w:val="24"/>
          <w:lang w:eastAsia="ja-JP"/>
        </w:rPr>
        <w:id w:val="284017964"/>
        <w:docPartObj>
          <w:docPartGallery w:val="Table of Contents"/>
          <w:docPartUnique/>
        </w:docPartObj>
      </w:sdtPr>
      <w:sdtEndPr>
        <w:rPr>
          <w:b/>
          <w:kern w:val="0"/>
          <w:lang w:eastAsia="en-US"/>
        </w:rPr>
      </w:sdtEndPr>
      <w:sdtContent>
        <w:p w14:paraId="65DF4601" w14:textId="371258F2" w:rsidR="00D710F5" w:rsidRPr="00CB1AD0" w:rsidRDefault="00D710F5">
          <w:pPr>
            <w:pStyle w:val="TOCHeading"/>
            <w:rPr>
              <w:rFonts w:ascii="Times New Roman" w:hAnsi="Times New Roman" w:cs="Times New Roman"/>
              <w:sz w:val="32"/>
              <w:szCs w:val="32"/>
            </w:rPr>
          </w:pPr>
          <w:r w:rsidRPr="00CB1AD0">
            <w:rPr>
              <w:rFonts w:ascii="Times New Roman" w:hAnsi="Times New Roman" w:cs="Times New Roman"/>
              <w:sz w:val="32"/>
              <w:szCs w:val="32"/>
            </w:rPr>
            <w:t>Index</w:t>
          </w:r>
        </w:p>
        <w:p w14:paraId="418D8C66" w14:textId="77777777" w:rsidR="00D710F5" w:rsidRPr="00CB1AD0" w:rsidRDefault="00D710F5" w:rsidP="00D710F5">
          <w:pPr>
            <w:pStyle w:val="TOC1"/>
            <w:rPr>
              <w:rFonts w:ascii="Times New Roman" w:hAnsi="Times New Roman" w:cs="Times New Roman"/>
            </w:rPr>
          </w:pPr>
          <w:r w:rsidRPr="00CB1AD0">
            <w:rPr>
              <w:rFonts w:ascii="Times New Roman" w:hAnsi="Times New Roman" w:cs="Times New Roman"/>
            </w:rPr>
            <w:t>Supplementary Text</w:t>
          </w:r>
          <w:r w:rsidRPr="00CB1AD0">
            <w:rPr>
              <w:rFonts w:ascii="Times New Roman" w:hAnsi="Times New Roman" w:cs="Times New Roman"/>
            </w:rPr>
            <w:ptab w:relativeTo="margin" w:alignment="right" w:leader="dot"/>
          </w:r>
          <w:r w:rsidRPr="00CB1AD0">
            <w:rPr>
              <w:rFonts w:ascii="Times New Roman" w:hAnsi="Times New Roman" w:cs="Times New Roman"/>
            </w:rPr>
            <w:t>1</w:t>
          </w:r>
        </w:p>
        <w:p w14:paraId="6E4FFE71" w14:textId="77777777" w:rsidR="00D710F5" w:rsidRPr="00CB1AD0" w:rsidRDefault="00D710F5" w:rsidP="00D710F5">
          <w:pPr>
            <w:pStyle w:val="TOC2"/>
            <w:rPr>
              <w:rFonts w:ascii="Times New Roman" w:hAnsi="Times New Roman" w:cs="Times New Roman"/>
              <w:sz w:val="24"/>
              <w:szCs w:val="24"/>
            </w:rPr>
          </w:pPr>
          <w:r w:rsidRPr="00CB1AD0">
            <w:rPr>
              <w:rFonts w:ascii="Times New Roman" w:hAnsi="Times New Roman" w:cs="Times New Roman"/>
              <w:sz w:val="24"/>
              <w:szCs w:val="24"/>
            </w:rPr>
            <w:t>Comparing G-PhoCS estimated divergence time in single- vs. multi-migration model</w:t>
          </w:r>
          <w:r w:rsidRPr="00CB1AD0">
            <w:rPr>
              <w:rFonts w:ascii="Times New Roman" w:hAnsi="Times New Roman" w:cs="Times New Roman"/>
              <w:sz w:val="24"/>
              <w:szCs w:val="24"/>
            </w:rPr>
            <w:ptab w:relativeTo="margin" w:alignment="right" w:leader="dot"/>
          </w:r>
          <w:r w:rsidR="00312E34" w:rsidRPr="00CB1AD0">
            <w:rPr>
              <w:rFonts w:ascii="Times New Roman" w:hAnsi="Times New Roman" w:cs="Times New Roman"/>
              <w:sz w:val="24"/>
              <w:szCs w:val="24"/>
            </w:rPr>
            <w:t>1</w:t>
          </w:r>
        </w:p>
        <w:p w14:paraId="0DE129A5" w14:textId="77777777" w:rsidR="00D710F5" w:rsidRPr="00CB1AD0" w:rsidRDefault="00D710F5" w:rsidP="00D710F5">
          <w:pPr>
            <w:pStyle w:val="TOC1"/>
            <w:rPr>
              <w:rFonts w:ascii="Times New Roman" w:hAnsi="Times New Roman" w:cs="Times New Roman"/>
            </w:rPr>
          </w:pPr>
          <w:r w:rsidRPr="00CB1AD0">
            <w:rPr>
              <w:rFonts w:ascii="Times New Roman" w:hAnsi="Times New Roman" w:cs="Times New Roman"/>
            </w:rPr>
            <w:t>Supplementary Figures</w:t>
          </w:r>
          <w:r w:rsidRPr="00CB1AD0">
            <w:rPr>
              <w:rFonts w:ascii="Times New Roman" w:hAnsi="Times New Roman" w:cs="Times New Roman"/>
            </w:rPr>
            <w:ptab w:relativeTo="margin" w:alignment="right" w:leader="dot"/>
          </w:r>
          <w:r w:rsidRPr="00CB1AD0">
            <w:rPr>
              <w:rFonts w:ascii="Times New Roman" w:hAnsi="Times New Roman" w:cs="Times New Roman"/>
            </w:rPr>
            <w:t>4</w:t>
          </w:r>
        </w:p>
        <w:p w14:paraId="3B77E89F" w14:textId="32013DF8" w:rsidR="00F16B1F" w:rsidRPr="00CB1AD0" w:rsidRDefault="00D710F5" w:rsidP="00D710F5">
          <w:pPr>
            <w:pStyle w:val="TOC1"/>
            <w:rPr>
              <w:rFonts w:ascii="Times New Roman" w:hAnsi="Times New Roman" w:cs="Times New Roman"/>
            </w:rPr>
          </w:pPr>
          <w:r w:rsidRPr="00CB1AD0">
            <w:rPr>
              <w:rFonts w:ascii="Times New Roman" w:hAnsi="Times New Roman" w:cs="Times New Roman"/>
            </w:rPr>
            <w:t>Supplementary Tables</w:t>
          </w:r>
          <w:r w:rsidRPr="00CB1AD0">
            <w:rPr>
              <w:rFonts w:ascii="Times New Roman" w:hAnsi="Times New Roman" w:cs="Times New Roman"/>
            </w:rPr>
            <w:ptab w:relativeTo="margin" w:alignment="right" w:leader="dot"/>
          </w:r>
          <w:r w:rsidRPr="00CB1AD0">
            <w:rPr>
              <w:rFonts w:ascii="Times New Roman" w:hAnsi="Times New Roman" w:cs="Times New Roman"/>
            </w:rPr>
            <w:t>1</w:t>
          </w:r>
          <w:r w:rsidR="00916E51" w:rsidRPr="00CB1AD0">
            <w:rPr>
              <w:rFonts w:ascii="Times New Roman" w:hAnsi="Times New Roman" w:cs="Times New Roman"/>
            </w:rPr>
            <w:t>1</w:t>
          </w:r>
        </w:p>
        <w:p w14:paraId="62703C34" w14:textId="0A101C9C" w:rsidR="00D710F5" w:rsidRPr="00CB1AD0" w:rsidRDefault="00F16B1F" w:rsidP="00F16B1F">
          <w:pPr>
            <w:pStyle w:val="TOC1"/>
            <w:rPr>
              <w:rFonts w:ascii="Times New Roman" w:hAnsi="Times New Roman" w:cs="Times New Roman"/>
            </w:rPr>
          </w:pPr>
          <w:r w:rsidRPr="00CB1AD0">
            <w:rPr>
              <w:rFonts w:ascii="Times New Roman" w:hAnsi="Times New Roman" w:cs="Times New Roman"/>
            </w:rPr>
            <w:t>References</w:t>
          </w:r>
          <w:r w:rsidRPr="00CB1AD0">
            <w:rPr>
              <w:rFonts w:ascii="Times New Roman" w:hAnsi="Times New Roman" w:cs="Times New Roman"/>
            </w:rPr>
            <w:ptab w:relativeTo="margin" w:alignment="right" w:leader="dot"/>
          </w:r>
          <w:r w:rsidRPr="00CB1AD0">
            <w:rPr>
              <w:rFonts w:ascii="Times New Roman" w:hAnsi="Times New Roman" w:cs="Times New Roman"/>
            </w:rPr>
            <w:t>1</w:t>
          </w:r>
          <w:r w:rsidR="00B21609" w:rsidRPr="00CB1AD0">
            <w:rPr>
              <w:rFonts w:ascii="Times New Roman" w:hAnsi="Times New Roman" w:cs="Times New Roman"/>
            </w:rPr>
            <w:t>9</w:t>
          </w:r>
        </w:p>
      </w:sdtContent>
    </w:sdt>
    <w:p w14:paraId="6F47C9C0" w14:textId="29EBD5C8" w:rsidR="00865534" w:rsidRPr="00CB1AD0" w:rsidRDefault="00865534" w:rsidP="00865534">
      <w:pPr>
        <w:pStyle w:val="Heading1"/>
        <w:tabs>
          <w:tab w:val="left" w:pos="720"/>
        </w:tabs>
        <w:suppressAutoHyphens/>
        <w:jc w:val="both"/>
        <w:rPr>
          <w:rFonts w:ascii="Times New Roman" w:hAnsi="Times New Roman" w:cs="Times New Roman"/>
        </w:rPr>
      </w:pPr>
      <w:bookmarkStart w:id="0" w:name="_Toc187911265"/>
      <w:r w:rsidRPr="00CB1AD0">
        <w:rPr>
          <w:rFonts w:ascii="Times New Roman" w:hAnsi="Times New Roman" w:cs="Times New Roman"/>
        </w:rPr>
        <w:t>Supplementary</w:t>
      </w:r>
      <w:r w:rsidRPr="00CB1AD0">
        <w:rPr>
          <w:rFonts w:ascii="Times New Roman" w:eastAsia="Times New Roman" w:hAnsi="Times New Roman" w:cs="Times New Roman"/>
        </w:rPr>
        <w:t xml:space="preserve"> </w:t>
      </w:r>
      <w:bookmarkEnd w:id="0"/>
      <w:r w:rsidRPr="00CB1AD0">
        <w:rPr>
          <w:rFonts w:ascii="Times New Roman" w:hAnsi="Times New Roman" w:cs="Times New Roman"/>
        </w:rPr>
        <w:t>Text</w:t>
      </w:r>
    </w:p>
    <w:p w14:paraId="0106C69F" w14:textId="77777777" w:rsidR="00865534" w:rsidRPr="00CB1AD0" w:rsidRDefault="00865534" w:rsidP="00865534">
      <w:pPr>
        <w:rPr>
          <w:rFonts w:ascii="Times New Roman" w:hAnsi="Times New Roman" w:cs="Times New Roman"/>
        </w:rPr>
      </w:pPr>
      <w:bookmarkStart w:id="1" w:name="__RefHeading__728_1748804112"/>
      <w:bookmarkStart w:id="2" w:name="_Toc187911266"/>
      <w:bookmarkEnd w:id="1"/>
    </w:p>
    <w:bookmarkEnd w:id="2"/>
    <w:p w14:paraId="6E936EC6" w14:textId="2702A455" w:rsidR="00D710F5" w:rsidRPr="00CB1AD0" w:rsidRDefault="00865534" w:rsidP="00865534">
      <w:pPr>
        <w:rPr>
          <w:rFonts w:ascii="Times New Roman" w:hAnsi="Times New Roman" w:cs="Times New Roman"/>
          <w:b/>
        </w:rPr>
      </w:pPr>
      <w:r w:rsidRPr="00CB1AD0">
        <w:rPr>
          <w:rFonts w:ascii="Times New Roman" w:hAnsi="Times New Roman" w:cs="Times New Roman"/>
          <w:b/>
        </w:rPr>
        <w:t>Comparing G-PhoCS estimated divergence time in single- vs. multi-migration model</w:t>
      </w:r>
    </w:p>
    <w:p w14:paraId="2B6710DF" w14:textId="77777777" w:rsidR="00865534" w:rsidRPr="00CB1AD0" w:rsidRDefault="00865534" w:rsidP="00865534">
      <w:pPr>
        <w:rPr>
          <w:rFonts w:ascii="Times New Roman" w:hAnsi="Times New Roman" w:cs="Times New Roman"/>
          <w:b/>
        </w:rPr>
      </w:pPr>
    </w:p>
    <w:p w14:paraId="59348FEC" w14:textId="6B7F3FB9" w:rsidR="00F16B1F" w:rsidRPr="00CB1AD0" w:rsidRDefault="00F16B1F" w:rsidP="00F16B1F">
      <w:pPr>
        <w:spacing w:line="480" w:lineRule="auto"/>
        <w:ind w:firstLine="720"/>
        <w:rPr>
          <w:rFonts w:ascii="Times New Roman" w:hAnsi="Times New Roman" w:cs="Times New Roman"/>
        </w:rPr>
      </w:pPr>
      <w:r w:rsidRPr="00CB1AD0">
        <w:rPr>
          <w:rFonts w:ascii="Times New Roman" w:hAnsi="Times New Roman" w:cs="Times New Roman"/>
        </w:rPr>
        <w:t>Since our final migration model did not detect any evidence of bidirectional gene flow, we compared</w:t>
      </w:r>
      <w:r w:rsidR="00B70C0B" w:rsidRPr="00CB1AD0">
        <w:rPr>
          <w:rFonts w:ascii="Times New Roman" w:hAnsi="Times New Roman" w:cs="Times New Roman"/>
        </w:rPr>
        <w:t xml:space="preserve"> divergence time</w:t>
      </w:r>
      <w:r w:rsidRPr="00CB1AD0">
        <w:rPr>
          <w:rFonts w:ascii="Times New Roman" w:hAnsi="Times New Roman" w:cs="Times New Roman"/>
        </w:rPr>
        <w:t xml:space="preserve"> </w:t>
      </w:r>
      <w:r w:rsidR="00B70C0B" w:rsidRPr="00CB1AD0">
        <w:rPr>
          <w:rFonts w:ascii="Times New Roman" w:hAnsi="Times New Roman" w:cs="Times New Roman"/>
        </w:rPr>
        <w:t>(</w:t>
      </w:r>
      <w:r w:rsidRPr="00CB1AD0">
        <w:rPr>
          <w:rFonts w:ascii="Times New Roman" w:hAnsi="Times New Roman" w:cs="Times New Roman"/>
        </w:rPr>
        <w:t>τ</w:t>
      </w:r>
      <w:r w:rsidR="00B70C0B" w:rsidRPr="00CB1AD0">
        <w:rPr>
          <w:rFonts w:ascii="Times New Roman" w:hAnsi="Times New Roman" w:cs="Times New Roman"/>
        </w:rPr>
        <w:t>)</w:t>
      </w:r>
      <w:r w:rsidRPr="00CB1AD0">
        <w:rPr>
          <w:rFonts w:ascii="Times New Roman" w:hAnsi="Times New Roman" w:cs="Times New Roman"/>
        </w:rPr>
        <w:t xml:space="preserve"> estimates in the final combined unidirectional migration model, which included all significant migration events, to those that forced bidirectional gene flow only between two terminal lineages (Supplementary Fig. S5). As </w:t>
      </w:r>
      <w:r w:rsidRPr="00CB1AD0">
        <w:rPr>
          <w:rFonts w:ascii="Times New Roman" w:hAnsi="Times New Roman" w:cs="Times New Roman"/>
        </w:rPr>
        <w:lastRenderedPageBreak/>
        <w:t xml:space="preserve">expected, bidirectional migration models that had no significant evidence of gene flow (for example gene flow between </w:t>
      </w:r>
      <w:r w:rsidRPr="00CB1AD0">
        <w:rPr>
          <w:rFonts w:ascii="Times New Roman" w:hAnsi="Times New Roman" w:cs="Times New Roman"/>
          <w:i/>
        </w:rPr>
        <w:t xml:space="preserve">japonica </w:t>
      </w:r>
      <w:r w:rsidRPr="00CB1AD0">
        <w:rPr>
          <w:rFonts w:ascii="Times New Roman" w:hAnsi="Times New Roman" w:cs="Times New Roman"/>
        </w:rPr>
        <w:t xml:space="preserve">and </w:t>
      </w:r>
      <w:r w:rsidRPr="00CB1AD0">
        <w:rPr>
          <w:rFonts w:ascii="Times New Roman" w:hAnsi="Times New Roman" w:cs="Times New Roman"/>
          <w:i/>
        </w:rPr>
        <w:t>O. rufipogon</w:t>
      </w:r>
      <w:r w:rsidRPr="00CB1AD0">
        <w:rPr>
          <w:rFonts w:ascii="Times New Roman" w:hAnsi="Times New Roman" w:cs="Times New Roman"/>
        </w:rPr>
        <w:t xml:space="preserve">) had τ estimates that were not significantly different from a no migration model. On the other hand, two lineages with significant bidirectional </w:t>
      </w:r>
      <w:r w:rsidR="00D52CAC" w:rsidRPr="00CB1AD0">
        <w:rPr>
          <w:rFonts w:ascii="Times New Roman" w:hAnsi="Times New Roman" w:cs="Times New Roman"/>
        </w:rPr>
        <w:t>gene flow in Supplementary Fig. S1</w:t>
      </w:r>
      <w:r w:rsidRPr="00CB1AD0">
        <w:rPr>
          <w:rFonts w:ascii="Times New Roman" w:hAnsi="Times New Roman" w:cs="Times New Roman"/>
        </w:rPr>
        <w:t xml:space="preserve"> had estimates of τ values that were significantly different from the no migration model. Hence, we focused on examining </w:t>
      </w:r>
      <w:r w:rsidR="00D52CAC" w:rsidRPr="00CB1AD0">
        <w:rPr>
          <w:rFonts w:ascii="Times New Roman" w:hAnsi="Times New Roman" w:cs="Times New Roman"/>
        </w:rPr>
        <w:t xml:space="preserve">models with significant evidence of </w:t>
      </w:r>
      <w:r w:rsidRPr="00CB1AD0">
        <w:rPr>
          <w:rFonts w:ascii="Times New Roman" w:hAnsi="Times New Roman" w:cs="Times New Roman"/>
        </w:rPr>
        <w:t xml:space="preserve">bidirectional gene flow </w:t>
      </w:r>
      <w:r w:rsidR="00D52CAC" w:rsidRPr="00CB1AD0">
        <w:rPr>
          <w:rFonts w:ascii="Times New Roman" w:hAnsi="Times New Roman" w:cs="Times New Roman"/>
        </w:rPr>
        <w:t>(Supplemental Fig. S1)</w:t>
      </w:r>
      <w:r w:rsidRPr="00CB1AD0">
        <w:rPr>
          <w:rFonts w:ascii="Times New Roman" w:hAnsi="Times New Roman" w:cs="Times New Roman"/>
        </w:rPr>
        <w:t xml:space="preserve">. </w:t>
      </w:r>
    </w:p>
    <w:p w14:paraId="50822EEB" w14:textId="1FBA7ACB" w:rsidR="00F16B1F" w:rsidRPr="00CB1AD0" w:rsidRDefault="00F16B1F" w:rsidP="00F16B1F">
      <w:pPr>
        <w:spacing w:line="480" w:lineRule="auto"/>
        <w:ind w:firstLine="720"/>
        <w:rPr>
          <w:rFonts w:ascii="Times New Roman" w:hAnsi="Times New Roman" w:cs="Times New Roman"/>
        </w:rPr>
      </w:pPr>
      <w:r w:rsidRPr="00CB1AD0">
        <w:rPr>
          <w:rFonts w:ascii="Times New Roman" w:hAnsi="Times New Roman" w:cs="Times New Roman"/>
        </w:rPr>
        <w:t xml:space="preserve">The models forcing bidirectional gene flow only between </w:t>
      </w:r>
      <w:r w:rsidRPr="00CB1AD0">
        <w:rPr>
          <w:rFonts w:ascii="Times New Roman" w:hAnsi="Times New Roman" w:cs="Times New Roman"/>
          <w:i/>
        </w:rPr>
        <w:t>japonica</w:t>
      </w:r>
      <w:r w:rsidRPr="00CB1AD0">
        <w:rPr>
          <w:rFonts w:ascii="Times New Roman" w:hAnsi="Times New Roman" w:cs="Times New Roman"/>
        </w:rPr>
        <w:t>-</w:t>
      </w:r>
      <w:r w:rsidRPr="00CB1AD0">
        <w:rPr>
          <w:rFonts w:ascii="Times New Roman" w:hAnsi="Times New Roman" w:cs="Times New Roman"/>
          <w:i/>
        </w:rPr>
        <w:t xml:space="preserve">indica </w:t>
      </w:r>
      <w:r w:rsidRPr="00CB1AD0">
        <w:rPr>
          <w:rFonts w:ascii="Times New Roman" w:hAnsi="Times New Roman" w:cs="Times New Roman"/>
        </w:rPr>
        <w:t>(J</w:t>
      </w:r>
      <w:r w:rsidRPr="00CB1AD0">
        <w:rPr>
          <w:rFonts w:ascii="Times New Roman" w:hAnsi="Times New Roman" w:cs="Times New Roman"/>
        </w:rPr>
        <w:sym w:font="Symbol" w:char="F0AB"/>
      </w:r>
      <w:r w:rsidRPr="00CB1AD0">
        <w:rPr>
          <w:rFonts w:ascii="Times New Roman" w:hAnsi="Times New Roman" w:cs="Times New Roman"/>
        </w:rPr>
        <w:t xml:space="preserve">I) or only between </w:t>
      </w:r>
      <w:r w:rsidRPr="00CB1AD0">
        <w:rPr>
          <w:rFonts w:ascii="Times New Roman" w:hAnsi="Times New Roman" w:cs="Times New Roman"/>
          <w:i/>
        </w:rPr>
        <w:t>japonica</w:t>
      </w:r>
      <w:r w:rsidRPr="00CB1AD0">
        <w:rPr>
          <w:rFonts w:ascii="Times New Roman" w:hAnsi="Times New Roman" w:cs="Times New Roman"/>
        </w:rPr>
        <w:t>-</w:t>
      </w:r>
      <w:r w:rsidRPr="00CB1AD0">
        <w:rPr>
          <w:rFonts w:ascii="Times New Roman" w:hAnsi="Times New Roman" w:cs="Times New Roman"/>
          <w:i/>
        </w:rPr>
        <w:t xml:space="preserve">aus </w:t>
      </w:r>
      <w:r w:rsidRPr="00CB1AD0">
        <w:rPr>
          <w:rFonts w:ascii="Times New Roman" w:hAnsi="Times New Roman" w:cs="Times New Roman"/>
        </w:rPr>
        <w:t>(J</w:t>
      </w:r>
      <w:r w:rsidRPr="00CB1AD0">
        <w:rPr>
          <w:rFonts w:ascii="Times New Roman" w:hAnsi="Times New Roman" w:cs="Times New Roman"/>
        </w:rPr>
        <w:sym w:font="Symbol" w:char="F0AB"/>
      </w:r>
      <w:r w:rsidRPr="00CB1AD0">
        <w:rPr>
          <w:rFonts w:ascii="Times New Roman" w:hAnsi="Times New Roman" w:cs="Times New Roman"/>
        </w:rPr>
        <w:t>A)</w:t>
      </w:r>
      <w:r w:rsidRPr="00CB1AD0">
        <w:rPr>
          <w:rFonts w:ascii="Times New Roman" w:hAnsi="Times New Roman" w:cs="Times New Roman"/>
          <w:i/>
        </w:rPr>
        <w:t xml:space="preserve"> </w:t>
      </w:r>
      <w:r w:rsidRPr="00CB1AD0">
        <w:rPr>
          <w:rFonts w:ascii="Times New Roman" w:hAnsi="Times New Roman" w:cs="Times New Roman"/>
        </w:rPr>
        <w:t>had</w:t>
      </w:r>
      <w:r w:rsidR="00D52CAC" w:rsidRPr="00CB1AD0">
        <w:rPr>
          <w:rFonts w:ascii="Times New Roman" w:hAnsi="Times New Roman" w:cs="Times New Roman"/>
        </w:rPr>
        <w:t xml:space="preserve"> </w:t>
      </w:r>
      <w:r w:rsidR="00D52CAC" w:rsidRPr="00CB1AD0">
        <w:rPr>
          <w:rFonts w:ascii="Times New Roman" w:hAnsi="Times New Roman" w:cs="Times New Roman"/>
          <w:i/>
        </w:rPr>
        <w:t xml:space="preserve">O. rufipogon </w:t>
      </w:r>
      <w:r w:rsidR="00D52CAC" w:rsidRPr="00CB1AD0">
        <w:rPr>
          <w:rFonts w:ascii="Times New Roman" w:hAnsi="Times New Roman" w:cs="Times New Roman"/>
        </w:rPr>
        <w:t xml:space="preserve">– </w:t>
      </w:r>
      <w:r w:rsidR="00D52CAC" w:rsidRPr="00CB1AD0">
        <w:rPr>
          <w:rFonts w:ascii="Times New Roman" w:hAnsi="Times New Roman" w:cs="Times New Roman"/>
          <w:i/>
        </w:rPr>
        <w:t xml:space="preserve">japonica </w:t>
      </w:r>
      <w:r w:rsidR="00D52CAC" w:rsidRPr="00CB1AD0">
        <w:rPr>
          <w:rFonts w:ascii="Times New Roman" w:hAnsi="Times New Roman" w:cs="Times New Roman"/>
        </w:rPr>
        <w:t>divergence time</w:t>
      </w:r>
      <w:r w:rsidRPr="00CB1AD0">
        <w:rPr>
          <w:rFonts w:ascii="Times New Roman" w:hAnsi="Times New Roman" w:cs="Times New Roman"/>
        </w:rPr>
        <w:t xml:space="preserve"> </w:t>
      </w:r>
      <w:r w:rsidR="00D52CAC" w:rsidRPr="00CB1AD0">
        <w:rPr>
          <w:rFonts w:ascii="Times New Roman" w:hAnsi="Times New Roman" w:cs="Times New Roman"/>
        </w:rPr>
        <w:t>(</w:t>
      </w:r>
      <w:r w:rsidRPr="00CB1AD0">
        <w:rPr>
          <w:rFonts w:ascii="Times New Roman" w:hAnsi="Times New Roman" w:cs="Times New Roman"/>
        </w:rPr>
        <w:t>τ</w:t>
      </w:r>
      <w:r w:rsidRPr="00CB1AD0">
        <w:rPr>
          <w:rFonts w:ascii="Times New Roman" w:hAnsi="Times New Roman" w:cs="Times New Roman"/>
          <w:vertAlign w:val="subscript"/>
        </w:rPr>
        <w:t>RJ</w:t>
      </w:r>
      <w:r w:rsidR="00D52CAC" w:rsidRPr="00CB1AD0">
        <w:rPr>
          <w:rFonts w:ascii="Times New Roman" w:hAnsi="Times New Roman" w:cs="Times New Roman"/>
        </w:rPr>
        <w:t>)</w:t>
      </w:r>
      <w:r w:rsidRPr="00CB1AD0">
        <w:rPr>
          <w:rFonts w:ascii="Times New Roman" w:hAnsi="Times New Roman" w:cs="Times New Roman"/>
          <w:vertAlign w:val="subscript"/>
        </w:rPr>
        <w:t xml:space="preserve"> </w:t>
      </w:r>
      <w:r w:rsidRPr="00CB1AD0">
        <w:rPr>
          <w:rFonts w:ascii="Times New Roman" w:hAnsi="Times New Roman" w:cs="Times New Roman"/>
        </w:rPr>
        <w:t xml:space="preserve">estimates that were similar to the final combined unidirectional model. This suggested that the mis-incorporation of the </w:t>
      </w:r>
      <w:r w:rsidRPr="00CB1AD0">
        <w:rPr>
          <w:rFonts w:ascii="Times New Roman" w:hAnsi="Times New Roman" w:cs="Times New Roman"/>
          <w:i/>
        </w:rPr>
        <w:t>aus</w:t>
      </w:r>
      <w:r w:rsidRPr="00CB1AD0">
        <w:rPr>
          <w:rFonts w:ascii="Times New Roman" w:hAnsi="Times New Roman" w:cs="Times New Roman"/>
        </w:rPr>
        <w:t>/</w:t>
      </w:r>
      <w:r w:rsidRPr="00CB1AD0">
        <w:rPr>
          <w:rFonts w:ascii="Times New Roman" w:hAnsi="Times New Roman" w:cs="Times New Roman"/>
          <w:i/>
        </w:rPr>
        <w:t xml:space="preserve">indica </w:t>
      </w:r>
      <w:r w:rsidRPr="00CB1AD0">
        <w:rPr>
          <w:rFonts w:ascii="Times New Roman" w:hAnsi="Times New Roman" w:cs="Times New Roman"/>
        </w:rPr>
        <w:t xml:space="preserve">to </w:t>
      </w:r>
      <w:r w:rsidRPr="00CB1AD0">
        <w:rPr>
          <w:rFonts w:ascii="Times New Roman" w:hAnsi="Times New Roman" w:cs="Times New Roman"/>
          <w:i/>
        </w:rPr>
        <w:t xml:space="preserve">japonica </w:t>
      </w:r>
      <w:r w:rsidRPr="00CB1AD0">
        <w:rPr>
          <w:rFonts w:ascii="Times New Roman" w:hAnsi="Times New Roman" w:cs="Times New Roman"/>
        </w:rPr>
        <w:t>gene flow did not strongly affect estimates of</w:t>
      </w:r>
      <w:r w:rsidR="00B70C0B" w:rsidRPr="00CB1AD0">
        <w:rPr>
          <w:rFonts w:ascii="Times New Roman" w:hAnsi="Times New Roman" w:cs="Times New Roman"/>
        </w:rPr>
        <w:t xml:space="preserve"> </w:t>
      </w:r>
      <w:r w:rsidRPr="00CB1AD0">
        <w:rPr>
          <w:rFonts w:ascii="Times New Roman" w:hAnsi="Times New Roman" w:cs="Times New Roman"/>
        </w:rPr>
        <w:t>τ</w:t>
      </w:r>
      <w:r w:rsidRPr="00CB1AD0">
        <w:rPr>
          <w:rFonts w:ascii="Times New Roman" w:hAnsi="Times New Roman" w:cs="Times New Roman"/>
          <w:vertAlign w:val="subscript"/>
        </w:rPr>
        <w:t>RJ</w:t>
      </w:r>
      <w:r w:rsidRPr="00CB1AD0">
        <w:rPr>
          <w:rFonts w:ascii="Times New Roman" w:hAnsi="Times New Roman" w:cs="Times New Roman"/>
        </w:rPr>
        <w:t>. The</w:t>
      </w:r>
      <w:r w:rsidR="005C7F8D" w:rsidRPr="00CB1AD0">
        <w:rPr>
          <w:rFonts w:ascii="Times New Roman" w:hAnsi="Times New Roman" w:cs="Times New Roman"/>
        </w:rPr>
        <w:t xml:space="preserve"> divergence time for domesticated and wild rice population</w:t>
      </w:r>
      <w:r w:rsidRPr="00CB1AD0">
        <w:rPr>
          <w:rFonts w:ascii="Times New Roman" w:hAnsi="Times New Roman" w:cs="Times New Roman"/>
        </w:rPr>
        <w:t xml:space="preserve"> </w:t>
      </w:r>
      <w:r w:rsidR="005C7F8D" w:rsidRPr="00CB1AD0">
        <w:rPr>
          <w:rFonts w:ascii="Times New Roman" w:hAnsi="Times New Roman" w:cs="Times New Roman"/>
        </w:rPr>
        <w:t>(</w:t>
      </w:r>
      <w:r w:rsidRPr="00CB1AD0">
        <w:rPr>
          <w:rFonts w:ascii="Times New Roman" w:hAnsi="Times New Roman" w:cs="Times New Roman"/>
        </w:rPr>
        <w:t>τ</w:t>
      </w:r>
      <w:r w:rsidRPr="00CB1AD0">
        <w:rPr>
          <w:rFonts w:ascii="Times New Roman" w:hAnsi="Times New Roman" w:cs="Times New Roman"/>
          <w:vertAlign w:val="subscript"/>
        </w:rPr>
        <w:t>root</w:t>
      </w:r>
      <w:r w:rsidR="005C7F8D" w:rsidRPr="00CB1AD0">
        <w:rPr>
          <w:rFonts w:ascii="Times New Roman" w:hAnsi="Times New Roman" w:cs="Times New Roman"/>
        </w:rPr>
        <w:t xml:space="preserve">) </w:t>
      </w:r>
      <w:r w:rsidRPr="00CB1AD0">
        <w:rPr>
          <w:rFonts w:ascii="Times New Roman" w:hAnsi="Times New Roman" w:cs="Times New Roman"/>
        </w:rPr>
        <w:t>estimate for the J</w:t>
      </w:r>
      <w:r w:rsidRPr="00CB1AD0">
        <w:rPr>
          <w:rFonts w:ascii="Times New Roman" w:hAnsi="Times New Roman" w:cs="Times New Roman"/>
        </w:rPr>
        <w:sym w:font="Symbol" w:char="F0AB"/>
      </w:r>
      <w:r w:rsidRPr="00CB1AD0">
        <w:rPr>
          <w:rFonts w:ascii="Times New Roman" w:hAnsi="Times New Roman" w:cs="Times New Roman"/>
        </w:rPr>
        <w:t>I and J</w:t>
      </w:r>
      <w:r w:rsidRPr="00CB1AD0">
        <w:rPr>
          <w:rFonts w:ascii="Times New Roman" w:hAnsi="Times New Roman" w:cs="Times New Roman"/>
        </w:rPr>
        <w:sym w:font="Symbol" w:char="F0AB"/>
      </w:r>
      <w:r w:rsidRPr="00CB1AD0">
        <w:rPr>
          <w:rFonts w:ascii="Times New Roman" w:hAnsi="Times New Roman" w:cs="Times New Roman"/>
        </w:rPr>
        <w:t>A models were significantly greater then the no migration model, but were still significantly lower then the final combined unidirectional model. However, the J</w:t>
      </w:r>
      <w:r w:rsidRPr="00CB1AD0">
        <w:rPr>
          <w:rFonts w:ascii="Times New Roman" w:hAnsi="Times New Roman" w:cs="Times New Roman"/>
        </w:rPr>
        <w:sym w:font="Symbol" w:char="F0AB"/>
      </w:r>
      <w:r w:rsidRPr="00CB1AD0">
        <w:rPr>
          <w:rFonts w:ascii="Times New Roman" w:hAnsi="Times New Roman" w:cs="Times New Roman"/>
        </w:rPr>
        <w:t>I and J</w:t>
      </w:r>
      <w:r w:rsidRPr="00CB1AD0">
        <w:rPr>
          <w:rFonts w:ascii="Times New Roman" w:hAnsi="Times New Roman" w:cs="Times New Roman"/>
        </w:rPr>
        <w:sym w:font="Symbol" w:char="F0AB"/>
      </w:r>
      <w:r w:rsidRPr="00CB1AD0">
        <w:rPr>
          <w:rFonts w:ascii="Times New Roman" w:hAnsi="Times New Roman" w:cs="Times New Roman"/>
        </w:rPr>
        <w:t xml:space="preserve">A models each underestimates the total number of migration events and this can lead to an underestimate of τ </w:t>
      </w:r>
      <w:r w:rsidRPr="00CB1AD0">
        <w:rPr>
          <w:rFonts w:ascii="Times New Roman" w:hAnsi="Times New Roman" w:cs="Times New Roman"/>
        </w:rPr>
        <w:fldChar w:fldCharType="begin" w:fldLock="1"/>
      </w:r>
      <w:r w:rsidRPr="00CB1AD0">
        <w:rPr>
          <w:rFonts w:ascii="Times New Roman" w:hAnsi="Times New Roman" w:cs="Times New Roman"/>
        </w:rPr>
        <w:instrText>ADDIN CSL_CITATION { "citationItems" : [ { "id" : "ITEM-1", "itemData" : { "DOI" : "10.1038/ng.937", "ISSN" : "1061-4036", "author" : [ { "dropping-particle" : "", "family" : "Gronau", "given" : "Ilan", "non-dropping-particle" : "", "parse-names" : false, "suffix" : "" }, { "dropping-particle" : "", "family" : "Hubisz", "given" : "Melissa J", "non-dropping-particle" : "", "parse-names" : false, "suffix" : "" }, { "dropping-particle" : "", "family" : "Gulko", "given" : "Brad", "non-dropping-particle" : "", "parse-names" : false, "suffix" : "" }, { "dropping-particle" : "", "family" : "Danko", "given" : "Charles G", "non-dropping-particle" : "", "parse-names" : false, "suffix" : "" }, { "dropping-particle" : "", "family" : "Siepel", "given" : "Adam", "non-dropping-particle" : "", "parse-names" : false, "suffix" : "" } ], "container-title" : "Nature Genetics", "id" : "ITEM-1", "issue" : "10", "issued" : { "date-parts" : [ [ "2011", "9", "18" ] ] }, "page" : "1031-1034", "publisher" : "Nature Research", "title" : "Bayesian inference of ancient human demography from individual genome sequences", "type" : "article-journal", "volume" : "43" }, "uris" : [ "http://www.mendeley.com/documents/?uuid=9525919e-db52-3655-bfa1-4235e7b47099" ] } ], "mendeley" : { "formattedCitation" : "(Gronau et al. 2011)", "plainTextFormattedCitation" : "(Gronau et al. 2011)", "previouslyFormattedCitation" : "(Gronau et al. 2011)" }, "properties" : { "noteIndex" : 0 }, "schema" : "https://github.com/citation-style-language/schema/raw/master/csl-citation.json" }</w:instrText>
      </w:r>
      <w:r w:rsidRPr="00CB1AD0">
        <w:rPr>
          <w:rFonts w:ascii="Times New Roman" w:hAnsi="Times New Roman" w:cs="Times New Roman"/>
        </w:rPr>
        <w:fldChar w:fldCharType="separate"/>
      </w:r>
      <w:r w:rsidRPr="00CB1AD0">
        <w:rPr>
          <w:rFonts w:ascii="Times New Roman" w:hAnsi="Times New Roman" w:cs="Times New Roman"/>
          <w:noProof/>
        </w:rPr>
        <w:t>(Gronau et al. 2011)</w:t>
      </w:r>
      <w:r w:rsidRPr="00CB1AD0">
        <w:rPr>
          <w:rFonts w:ascii="Times New Roman" w:hAnsi="Times New Roman" w:cs="Times New Roman"/>
        </w:rPr>
        <w:fldChar w:fldCharType="end"/>
      </w:r>
      <w:r w:rsidRPr="00CB1AD0">
        <w:rPr>
          <w:rFonts w:ascii="Times New Roman" w:hAnsi="Times New Roman" w:cs="Times New Roman"/>
        </w:rPr>
        <w:t>.</w:t>
      </w:r>
    </w:p>
    <w:p w14:paraId="348D0683" w14:textId="77777777" w:rsidR="000B264E" w:rsidRPr="00CB1AD0" w:rsidRDefault="00F16B1F" w:rsidP="00D52CAC">
      <w:pPr>
        <w:spacing w:line="480" w:lineRule="auto"/>
        <w:ind w:firstLine="720"/>
        <w:rPr>
          <w:rFonts w:ascii="Times New Roman" w:hAnsi="Times New Roman" w:cs="Times New Roman"/>
        </w:rPr>
      </w:pPr>
      <w:r w:rsidRPr="00CB1AD0">
        <w:rPr>
          <w:rFonts w:ascii="Times New Roman" w:hAnsi="Times New Roman" w:cs="Times New Roman"/>
        </w:rPr>
        <w:t>Meanwhile, compared to the J</w:t>
      </w:r>
      <w:r w:rsidRPr="00CB1AD0">
        <w:rPr>
          <w:rFonts w:ascii="Times New Roman" w:hAnsi="Times New Roman" w:cs="Times New Roman"/>
        </w:rPr>
        <w:sym w:font="Symbol" w:char="F0AB"/>
      </w:r>
      <w:r w:rsidRPr="00CB1AD0">
        <w:rPr>
          <w:rFonts w:ascii="Times New Roman" w:hAnsi="Times New Roman" w:cs="Times New Roman"/>
        </w:rPr>
        <w:t>I and J</w:t>
      </w:r>
      <w:r w:rsidRPr="00CB1AD0">
        <w:rPr>
          <w:rFonts w:ascii="Times New Roman" w:hAnsi="Times New Roman" w:cs="Times New Roman"/>
        </w:rPr>
        <w:sym w:font="Symbol" w:char="F0AB"/>
      </w:r>
      <w:r w:rsidRPr="00CB1AD0">
        <w:rPr>
          <w:rFonts w:ascii="Times New Roman" w:hAnsi="Times New Roman" w:cs="Times New Roman"/>
        </w:rPr>
        <w:t xml:space="preserve">A models, the </w:t>
      </w:r>
      <w:r w:rsidRPr="00CB1AD0">
        <w:rPr>
          <w:rFonts w:ascii="Times New Roman" w:hAnsi="Times New Roman" w:cs="Times New Roman"/>
          <w:i/>
        </w:rPr>
        <w:t>aus</w:t>
      </w:r>
      <w:r w:rsidRPr="00CB1AD0">
        <w:rPr>
          <w:rFonts w:ascii="Times New Roman" w:hAnsi="Times New Roman" w:cs="Times New Roman"/>
        </w:rPr>
        <w:t>/</w:t>
      </w:r>
      <w:r w:rsidRPr="00CB1AD0">
        <w:rPr>
          <w:rFonts w:ascii="Times New Roman" w:hAnsi="Times New Roman" w:cs="Times New Roman"/>
          <w:i/>
        </w:rPr>
        <w:t xml:space="preserve">O. nivara </w:t>
      </w:r>
      <w:r w:rsidRPr="00CB1AD0">
        <w:rPr>
          <w:rFonts w:ascii="Times New Roman" w:hAnsi="Times New Roman" w:cs="Times New Roman"/>
        </w:rPr>
        <w:t>split time (τ</w:t>
      </w:r>
      <w:r w:rsidRPr="00CB1AD0">
        <w:rPr>
          <w:rFonts w:ascii="Times New Roman" w:hAnsi="Times New Roman" w:cs="Times New Roman"/>
          <w:vertAlign w:val="subscript"/>
        </w:rPr>
        <w:t>AN</w:t>
      </w:r>
      <w:r w:rsidRPr="00CB1AD0">
        <w:rPr>
          <w:rFonts w:ascii="Times New Roman" w:hAnsi="Times New Roman" w:cs="Times New Roman"/>
        </w:rPr>
        <w:t xml:space="preserve">) and </w:t>
      </w:r>
      <w:r w:rsidRPr="00CB1AD0">
        <w:rPr>
          <w:rFonts w:ascii="Times New Roman" w:hAnsi="Times New Roman" w:cs="Times New Roman"/>
          <w:i/>
        </w:rPr>
        <w:t xml:space="preserve">indica </w:t>
      </w:r>
      <w:r w:rsidRPr="00CB1AD0">
        <w:rPr>
          <w:rFonts w:ascii="Times New Roman" w:hAnsi="Times New Roman" w:cs="Times New Roman"/>
        </w:rPr>
        <w:t>split time (τ</w:t>
      </w:r>
      <w:r w:rsidRPr="00CB1AD0">
        <w:rPr>
          <w:rFonts w:ascii="Times New Roman" w:hAnsi="Times New Roman" w:cs="Times New Roman"/>
          <w:vertAlign w:val="subscript"/>
        </w:rPr>
        <w:t>IAN</w:t>
      </w:r>
      <w:r w:rsidRPr="00CB1AD0">
        <w:rPr>
          <w:rFonts w:ascii="Times New Roman" w:hAnsi="Times New Roman" w:cs="Times New Roman"/>
        </w:rPr>
        <w:t xml:space="preserve">) were overestimated in the final combined unidirectional model. However, it is unclear if the individual bidirectional gene flow models are estimating the correct τ for lineages involving </w:t>
      </w:r>
      <w:r w:rsidRPr="00CB1AD0">
        <w:rPr>
          <w:rFonts w:ascii="Times New Roman" w:hAnsi="Times New Roman" w:cs="Times New Roman"/>
          <w:i/>
        </w:rPr>
        <w:t xml:space="preserve">aus, indica, </w:t>
      </w:r>
      <w:r w:rsidRPr="00CB1AD0">
        <w:rPr>
          <w:rFonts w:ascii="Times New Roman" w:hAnsi="Times New Roman" w:cs="Times New Roman"/>
        </w:rPr>
        <w:t xml:space="preserve">and </w:t>
      </w:r>
      <w:r w:rsidRPr="00CB1AD0">
        <w:rPr>
          <w:rFonts w:ascii="Times New Roman" w:hAnsi="Times New Roman" w:cs="Times New Roman"/>
          <w:i/>
        </w:rPr>
        <w:t>O. nivara</w:t>
      </w:r>
      <w:r w:rsidRPr="00CB1AD0">
        <w:rPr>
          <w:rFonts w:ascii="Times New Roman" w:hAnsi="Times New Roman" w:cs="Times New Roman"/>
        </w:rPr>
        <w:t xml:space="preserve">, as the model forcing a potentially non-existent gene flow between </w:t>
      </w:r>
      <w:r w:rsidRPr="00CB1AD0">
        <w:rPr>
          <w:rFonts w:ascii="Times New Roman" w:hAnsi="Times New Roman" w:cs="Times New Roman"/>
          <w:i/>
        </w:rPr>
        <w:t>japonica</w:t>
      </w:r>
      <w:r w:rsidRPr="00CB1AD0">
        <w:rPr>
          <w:rFonts w:ascii="Times New Roman" w:hAnsi="Times New Roman" w:cs="Times New Roman"/>
        </w:rPr>
        <w:t>-</w:t>
      </w:r>
      <w:r w:rsidRPr="00CB1AD0">
        <w:rPr>
          <w:rFonts w:ascii="Times New Roman" w:hAnsi="Times New Roman" w:cs="Times New Roman"/>
          <w:i/>
        </w:rPr>
        <w:t xml:space="preserve">O. nivara </w:t>
      </w:r>
      <w:r w:rsidRPr="00CB1AD0">
        <w:rPr>
          <w:rFonts w:ascii="Times New Roman" w:hAnsi="Times New Roman" w:cs="Times New Roman"/>
        </w:rPr>
        <w:t>(J</w:t>
      </w:r>
      <w:r w:rsidRPr="00CB1AD0">
        <w:rPr>
          <w:rFonts w:ascii="Times New Roman" w:hAnsi="Times New Roman" w:cs="Times New Roman"/>
        </w:rPr>
        <w:sym w:font="Symbol" w:char="F0AB"/>
      </w:r>
      <w:r w:rsidRPr="00CB1AD0">
        <w:rPr>
          <w:rFonts w:ascii="Times New Roman" w:hAnsi="Times New Roman" w:cs="Times New Roman"/>
        </w:rPr>
        <w:t>N) resulted in similar τ</w:t>
      </w:r>
      <w:r w:rsidRPr="00CB1AD0">
        <w:rPr>
          <w:rFonts w:ascii="Times New Roman" w:hAnsi="Times New Roman" w:cs="Times New Roman"/>
          <w:vertAlign w:val="subscript"/>
        </w:rPr>
        <w:t xml:space="preserve">AN </w:t>
      </w:r>
      <w:r w:rsidRPr="00CB1AD0">
        <w:rPr>
          <w:rFonts w:ascii="Times New Roman" w:hAnsi="Times New Roman" w:cs="Times New Roman"/>
        </w:rPr>
        <w:t>and τ</w:t>
      </w:r>
      <w:r w:rsidRPr="00CB1AD0">
        <w:rPr>
          <w:rFonts w:ascii="Times New Roman" w:hAnsi="Times New Roman" w:cs="Times New Roman"/>
          <w:vertAlign w:val="subscript"/>
        </w:rPr>
        <w:t>IAN</w:t>
      </w:r>
      <w:r w:rsidRPr="00CB1AD0">
        <w:rPr>
          <w:rFonts w:ascii="Times New Roman" w:hAnsi="Times New Roman" w:cs="Times New Roman"/>
        </w:rPr>
        <w:t xml:space="preserve"> estimates as the J</w:t>
      </w:r>
      <w:r w:rsidRPr="00CB1AD0">
        <w:rPr>
          <w:rFonts w:ascii="Times New Roman" w:hAnsi="Times New Roman" w:cs="Times New Roman"/>
        </w:rPr>
        <w:sym w:font="Symbol" w:char="F0AB"/>
      </w:r>
      <w:r w:rsidRPr="00CB1AD0">
        <w:rPr>
          <w:rFonts w:ascii="Times New Roman" w:hAnsi="Times New Roman" w:cs="Times New Roman"/>
        </w:rPr>
        <w:t>I and J</w:t>
      </w:r>
      <w:r w:rsidRPr="00CB1AD0">
        <w:rPr>
          <w:rFonts w:ascii="Times New Roman" w:hAnsi="Times New Roman" w:cs="Times New Roman"/>
        </w:rPr>
        <w:sym w:font="Symbol" w:char="F0AB"/>
      </w:r>
      <w:r w:rsidRPr="00CB1AD0">
        <w:rPr>
          <w:rFonts w:ascii="Times New Roman" w:hAnsi="Times New Roman" w:cs="Times New Roman"/>
        </w:rPr>
        <w:t xml:space="preserve">A models. </w:t>
      </w:r>
    </w:p>
    <w:p w14:paraId="5C398D4C" w14:textId="3456D900" w:rsidR="00826EC0" w:rsidRPr="00CB1AD0" w:rsidRDefault="00F16B1F" w:rsidP="00D52CAC">
      <w:pPr>
        <w:spacing w:line="480" w:lineRule="auto"/>
        <w:ind w:firstLine="720"/>
        <w:rPr>
          <w:rFonts w:ascii="Times New Roman" w:hAnsi="Times New Roman" w:cs="Times New Roman"/>
        </w:rPr>
        <w:sectPr w:rsidR="00826EC0" w:rsidRPr="00CB1AD0" w:rsidSect="0087706F">
          <w:footerReference w:type="even" r:id="rId9"/>
          <w:footerReference w:type="default" r:id="rId10"/>
          <w:pgSz w:w="12240" w:h="15840"/>
          <w:pgMar w:top="1440" w:right="1800" w:bottom="1440" w:left="1800" w:header="720" w:footer="720" w:gutter="0"/>
          <w:cols w:space="720"/>
          <w:docGrid w:linePitch="360"/>
        </w:sectPr>
      </w:pPr>
      <w:r w:rsidRPr="00CB1AD0">
        <w:rPr>
          <w:rFonts w:ascii="Times New Roman" w:hAnsi="Times New Roman" w:cs="Times New Roman"/>
        </w:rPr>
        <w:t xml:space="preserve">In comparison, the </w:t>
      </w:r>
      <w:r w:rsidRPr="00CB1AD0">
        <w:rPr>
          <w:rFonts w:ascii="Times New Roman" w:hAnsi="Times New Roman" w:cs="Times New Roman"/>
          <w:i/>
        </w:rPr>
        <w:t>aus</w:t>
      </w:r>
      <w:r w:rsidRPr="00CB1AD0">
        <w:rPr>
          <w:rFonts w:ascii="Times New Roman" w:hAnsi="Times New Roman" w:cs="Times New Roman"/>
        </w:rPr>
        <w:t>-</w:t>
      </w:r>
      <w:r w:rsidRPr="00CB1AD0">
        <w:rPr>
          <w:rFonts w:ascii="Times New Roman" w:hAnsi="Times New Roman" w:cs="Times New Roman"/>
          <w:i/>
        </w:rPr>
        <w:t>indica</w:t>
      </w:r>
      <w:r w:rsidRPr="00CB1AD0">
        <w:rPr>
          <w:rFonts w:ascii="Times New Roman" w:hAnsi="Times New Roman" w:cs="Times New Roman"/>
        </w:rPr>
        <w:t xml:space="preserve"> bidirectional gene flow (A</w:t>
      </w:r>
      <w:r w:rsidRPr="00CB1AD0">
        <w:rPr>
          <w:rFonts w:ascii="Times New Roman" w:hAnsi="Times New Roman" w:cs="Times New Roman"/>
        </w:rPr>
        <w:sym w:font="Symbol" w:char="F0AB"/>
      </w:r>
      <w:r w:rsidRPr="00CB1AD0">
        <w:rPr>
          <w:rFonts w:ascii="Times New Roman" w:hAnsi="Times New Roman" w:cs="Times New Roman"/>
        </w:rPr>
        <w:t>I) model also estimated similar τ</w:t>
      </w:r>
      <w:r w:rsidRPr="00CB1AD0">
        <w:rPr>
          <w:rFonts w:ascii="Times New Roman" w:hAnsi="Times New Roman" w:cs="Times New Roman"/>
          <w:vertAlign w:val="subscript"/>
        </w:rPr>
        <w:t xml:space="preserve">AN </w:t>
      </w:r>
      <w:r w:rsidRPr="00CB1AD0">
        <w:rPr>
          <w:rFonts w:ascii="Times New Roman" w:hAnsi="Times New Roman" w:cs="Times New Roman"/>
        </w:rPr>
        <w:t>value to the J</w:t>
      </w:r>
      <w:r w:rsidRPr="00CB1AD0">
        <w:rPr>
          <w:rFonts w:ascii="Times New Roman" w:hAnsi="Times New Roman" w:cs="Times New Roman"/>
        </w:rPr>
        <w:sym w:font="Symbol" w:char="F0AB"/>
      </w:r>
      <w:r w:rsidRPr="00CB1AD0">
        <w:rPr>
          <w:rFonts w:ascii="Times New Roman" w:hAnsi="Times New Roman" w:cs="Times New Roman"/>
        </w:rPr>
        <w:t>I and J</w:t>
      </w:r>
      <w:r w:rsidRPr="00CB1AD0">
        <w:rPr>
          <w:rFonts w:ascii="Times New Roman" w:hAnsi="Times New Roman" w:cs="Times New Roman"/>
        </w:rPr>
        <w:sym w:font="Symbol" w:char="F0AB"/>
      </w:r>
      <w:r w:rsidRPr="00CB1AD0">
        <w:rPr>
          <w:rFonts w:ascii="Times New Roman" w:hAnsi="Times New Roman" w:cs="Times New Roman"/>
        </w:rPr>
        <w:t>A models; however, the estimate of τ</w:t>
      </w:r>
      <w:r w:rsidRPr="00CB1AD0">
        <w:rPr>
          <w:rFonts w:ascii="Times New Roman" w:hAnsi="Times New Roman" w:cs="Times New Roman"/>
          <w:vertAlign w:val="subscript"/>
        </w:rPr>
        <w:t>IAN</w:t>
      </w:r>
      <w:r w:rsidRPr="00CB1AD0">
        <w:rPr>
          <w:rFonts w:ascii="Times New Roman" w:hAnsi="Times New Roman" w:cs="Times New Roman"/>
        </w:rPr>
        <w:t xml:space="preserve"> was </w:t>
      </w:r>
      <w:r w:rsidR="00DB70C5" w:rsidRPr="00CB1AD0">
        <w:rPr>
          <w:rFonts w:ascii="Times New Roman" w:hAnsi="Times New Roman" w:cs="Times New Roman"/>
        </w:rPr>
        <w:t>almost as</w:t>
      </w:r>
      <w:r w:rsidRPr="00CB1AD0">
        <w:rPr>
          <w:rFonts w:ascii="Times New Roman" w:hAnsi="Times New Roman" w:cs="Times New Roman"/>
        </w:rPr>
        <w:t xml:space="preserve"> large </w:t>
      </w:r>
      <w:r w:rsidR="00DB70C5" w:rsidRPr="00CB1AD0">
        <w:rPr>
          <w:rFonts w:ascii="Times New Roman" w:hAnsi="Times New Roman" w:cs="Times New Roman"/>
        </w:rPr>
        <w:t>as the</w:t>
      </w:r>
      <w:r w:rsidRPr="00CB1AD0">
        <w:rPr>
          <w:rFonts w:ascii="Times New Roman" w:hAnsi="Times New Roman" w:cs="Times New Roman"/>
        </w:rPr>
        <w:t xml:space="preserve"> τ</w:t>
      </w:r>
      <w:r w:rsidRPr="00CB1AD0">
        <w:rPr>
          <w:rFonts w:ascii="Times New Roman" w:hAnsi="Times New Roman" w:cs="Times New Roman"/>
          <w:vertAlign w:val="subscript"/>
        </w:rPr>
        <w:t>RJ</w:t>
      </w:r>
      <w:r w:rsidRPr="00CB1AD0">
        <w:rPr>
          <w:rFonts w:ascii="Times New Roman" w:hAnsi="Times New Roman" w:cs="Times New Roman"/>
        </w:rPr>
        <w:t xml:space="preserve"> estimates which is not supported by the archaeological data </w:t>
      </w:r>
      <w:r w:rsidRPr="00CB1AD0">
        <w:rPr>
          <w:rFonts w:ascii="Times New Roman" w:hAnsi="Times New Roman" w:cs="Times New Roman"/>
        </w:rPr>
        <w:fldChar w:fldCharType="begin" w:fldLock="1"/>
      </w:r>
      <w:r w:rsidRPr="00CB1AD0">
        <w:rPr>
          <w:rFonts w:ascii="Times New Roman" w:hAnsi="Times New Roman" w:cs="Times New Roman"/>
        </w:rPr>
        <w:instrText>ADDIN CSL_CITATION { "citationItems" : [ { "id" : "ITEM-1", "itemData" : { "DOI" : "10.1007/s12284-011-9078-7", "ISSN" : "1939-8425", "author" : [ { "dropping-particle" : "", "family" : "Fuller", "given" : "Dorian Q.", "non-dropping-particle" : "", "parse-names" : false, "suffix" : "" } ], "container-title" : "Rice", "id" : "ITEM-1", "issue" : "3-4", "issued" : { "date-parts" : [ [ "2011", "12", "4" ] ] }, "page" : "78-92", "publisher" : "Springer US", "title" : "Pathways to Asian Civilizations: Tracing the Origins and Spread of Rice and Rice Cultures", "type" : "article-journal", "volume" : "4" }, "uris" : [ "http://www.mendeley.com/documents/?uuid=e03ebd4f-56a4-3b55-82ad-f0bcc2d5603d" ] } ], "mendeley" : { "formattedCitation" : "(Dorian Q. Fuller 2011)", "manualFormatting" : "(Fuller 2011a)", "plainTextFormattedCitation" : "(Dorian Q. Fuller 2011)", "previouslyFormattedCitation" : "(Dorian Q. Fuller 2011)" }, "properties" : { "noteIndex" : 0 }, "schema" : "https://github.com/citation-style-language/schema/raw/master/csl-citation.json" }</w:instrText>
      </w:r>
      <w:r w:rsidRPr="00CB1AD0">
        <w:rPr>
          <w:rFonts w:ascii="Times New Roman" w:hAnsi="Times New Roman" w:cs="Times New Roman"/>
        </w:rPr>
        <w:fldChar w:fldCharType="separate"/>
      </w:r>
      <w:r w:rsidRPr="00CB1AD0">
        <w:rPr>
          <w:rFonts w:ascii="Times New Roman" w:hAnsi="Times New Roman" w:cs="Times New Roman"/>
          <w:noProof/>
        </w:rPr>
        <w:t>(Fuller 2011)</w:t>
      </w:r>
      <w:r w:rsidRPr="00CB1AD0">
        <w:rPr>
          <w:rFonts w:ascii="Times New Roman" w:hAnsi="Times New Roman" w:cs="Times New Roman"/>
        </w:rPr>
        <w:fldChar w:fldCharType="end"/>
      </w:r>
      <w:r w:rsidRPr="00CB1AD0">
        <w:rPr>
          <w:rFonts w:ascii="Times New Roman" w:hAnsi="Times New Roman" w:cs="Times New Roman"/>
        </w:rPr>
        <w:t>. Thus, compared to the individual bidirectional gene flow models, the higher τ</w:t>
      </w:r>
      <w:r w:rsidRPr="00CB1AD0">
        <w:rPr>
          <w:rFonts w:ascii="Times New Roman" w:hAnsi="Times New Roman" w:cs="Times New Roman"/>
          <w:vertAlign w:val="subscript"/>
        </w:rPr>
        <w:t xml:space="preserve">AN </w:t>
      </w:r>
      <w:r w:rsidRPr="00CB1AD0">
        <w:rPr>
          <w:rFonts w:ascii="Times New Roman" w:hAnsi="Times New Roman" w:cs="Times New Roman"/>
        </w:rPr>
        <w:t>and τ</w:t>
      </w:r>
      <w:r w:rsidRPr="00CB1AD0">
        <w:rPr>
          <w:rFonts w:ascii="Times New Roman" w:hAnsi="Times New Roman" w:cs="Times New Roman"/>
          <w:vertAlign w:val="subscript"/>
        </w:rPr>
        <w:t>IAN</w:t>
      </w:r>
      <w:r w:rsidRPr="00CB1AD0">
        <w:rPr>
          <w:rFonts w:ascii="Times New Roman" w:hAnsi="Times New Roman" w:cs="Times New Roman"/>
        </w:rPr>
        <w:t xml:space="preserve"> in the final combined unidirectional gene flow model may represent an upper bound τ estimates. These results suggested that the τ estimates in the final combined unidirectional gene flow model were not greatly affected by omitting the gene flows detected from the individual bidirectional gene flow model</w:t>
      </w:r>
      <w:r w:rsidR="00DF65A9" w:rsidRPr="00CB1AD0">
        <w:rPr>
          <w:rFonts w:ascii="Times New Roman" w:hAnsi="Times New Roman" w:cs="Times New Roman"/>
        </w:rPr>
        <w:t>s</w:t>
      </w:r>
      <w:r w:rsidRPr="00CB1AD0">
        <w:rPr>
          <w:rFonts w:ascii="Times New Roman" w:hAnsi="Times New Roman" w:cs="Times New Roman"/>
        </w:rPr>
        <w:t>.</w:t>
      </w:r>
      <w:r w:rsidR="000B264E" w:rsidRPr="00CB1AD0">
        <w:rPr>
          <w:rFonts w:ascii="Times New Roman" w:hAnsi="Times New Roman" w:cs="Times New Roman"/>
        </w:rPr>
        <w:t xml:space="preserve"> </w:t>
      </w:r>
      <w:r w:rsidR="00AB783C" w:rsidRPr="00CB1AD0">
        <w:rPr>
          <w:rFonts w:ascii="Times New Roman" w:hAnsi="Times New Roman" w:cs="Times New Roman"/>
        </w:rPr>
        <w:t>Importantly the τ</w:t>
      </w:r>
      <w:r w:rsidR="00AB783C" w:rsidRPr="00CB1AD0">
        <w:rPr>
          <w:rFonts w:ascii="Times New Roman" w:hAnsi="Times New Roman" w:cs="Times New Roman"/>
          <w:vertAlign w:val="subscript"/>
        </w:rPr>
        <w:t>RJ</w:t>
      </w:r>
      <w:r w:rsidR="00AB783C" w:rsidRPr="00CB1AD0">
        <w:rPr>
          <w:rFonts w:ascii="Times New Roman" w:hAnsi="Times New Roman" w:cs="Times New Roman"/>
        </w:rPr>
        <w:t xml:space="preserve"> estimate, which is of interest for this study and rice domestication researchers due to </w:t>
      </w:r>
      <w:r w:rsidR="00AB783C" w:rsidRPr="00CB1AD0">
        <w:rPr>
          <w:rFonts w:ascii="Times New Roman" w:hAnsi="Times New Roman" w:cs="Times New Roman"/>
          <w:i/>
        </w:rPr>
        <w:t xml:space="preserve">japonica </w:t>
      </w:r>
      <w:r w:rsidR="00AB783C" w:rsidRPr="00CB1AD0">
        <w:rPr>
          <w:rFonts w:ascii="Times New Roman" w:hAnsi="Times New Roman" w:cs="Times New Roman"/>
        </w:rPr>
        <w:t xml:space="preserve">being the first cultivar to be domesticated, did not seem to be greatly affected by mis-incorporation of the </w:t>
      </w:r>
      <w:r w:rsidR="00AB783C" w:rsidRPr="00CB1AD0">
        <w:rPr>
          <w:rFonts w:ascii="Times New Roman" w:hAnsi="Times New Roman" w:cs="Times New Roman"/>
          <w:i/>
        </w:rPr>
        <w:t>aus</w:t>
      </w:r>
      <w:r w:rsidR="00AB783C" w:rsidRPr="00CB1AD0">
        <w:rPr>
          <w:rFonts w:ascii="Times New Roman" w:hAnsi="Times New Roman" w:cs="Times New Roman"/>
        </w:rPr>
        <w:t>/</w:t>
      </w:r>
      <w:r w:rsidR="00AB783C" w:rsidRPr="00CB1AD0">
        <w:rPr>
          <w:rFonts w:ascii="Times New Roman" w:hAnsi="Times New Roman" w:cs="Times New Roman"/>
          <w:i/>
        </w:rPr>
        <w:t xml:space="preserve">indica </w:t>
      </w:r>
      <w:r w:rsidR="00AB783C" w:rsidRPr="00CB1AD0">
        <w:rPr>
          <w:rFonts w:ascii="Times New Roman" w:hAnsi="Times New Roman" w:cs="Times New Roman"/>
        </w:rPr>
        <w:t xml:space="preserve">to </w:t>
      </w:r>
      <w:r w:rsidR="00AB783C" w:rsidRPr="00CB1AD0">
        <w:rPr>
          <w:rFonts w:ascii="Times New Roman" w:hAnsi="Times New Roman" w:cs="Times New Roman"/>
          <w:i/>
        </w:rPr>
        <w:t xml:space="preserve">japonica </w:t>
      </w:r>
      <w:r w:rsidR="00AB783C" w:rsidRPr="00CB1AD0">
        <w:rPr>
          <w:rFonts w:ascii="Times New Roman" w:hAnsi="Times New Roman" w:cs="Times New Roman"/>
        </w:rPr>
        <w:t xml:space="preserve">gene flow. </w:t>
      </w:r>
      <w:r w:rsidR="000B264E" w:rsidRPr="00CB1AD0">
        <w:rPr>
          <w:rFonts w:ascii="Times New Roman" w:hAnsi="Times New Roman" w:cs="Times New Roman"/>
        </w:rPr>
        <w:t>At most</w:t>
      </w:r>
      <w:r w:rsidR="00AB783C" w:rsidRPr="00CB1AD0">
        <w:rPr>
          <w:rFonts w:ascii="Times New Roman" w:hAnsi="Times New Roman" w:cs="Times New Roman"/>
        </w:rPr>
        <w:t xml:space="preserve"> the</w:t>
      </w:r>
      <w:r w:rsidR="000B264E" w:rsidRPr="00CB1AD0">
        <w:rPr>
          <w:rFonts w:ascii="Times New Roman" w:hAnsi="Times New Roman" w:cs="Times New Roman"/>
        </w:rPr>
        <w:t xml:space="preserve"> divergence time estimates </w:t>
      </w:r>
      <w:r w:rsidR="0032158B" w:rsidRPr="00CB1AD0">
        <w:rPr>
          <w:rFonts w:ascii="Times New Roman" w:hAnsi="Times New Roman" w:cs="Times New Roman"/>
        </w:rPr>
        <w:t xml:space="preserve">in the final unidirectional gene flow model may </w:t>
      </w:r>
      <w:r w:rsidR="000B264E" w:rsidRPr="00CB1AD0">
        <w:rPr>
          <w:rFonts w:ascii="Times New Roman" w:hAnsi="Times New Roman" w:cs="Times New Roman"/>
        </w:rPr>
        <w:t xml:space="preserve">represent an upper bound </w:t>
      </w:r>
      <w:r w:rsidR="003C78B9" w:rsidRPr="00CB1AD0">
        <w:rPr>
          <w:rFonts w:ascii="Times New Roman" w:hAnsi="Times New Roman" w:cs="Times New Roman"/>
        </w:rPr>
        <w:t xml:space="preserve">estimate </w:t>
      </w:r>
      <w:r w:rsidR="000B264E" w:rsidRPr="00CB1AD0">
        <w:rPr>
          <w:rFonts w:ascii="Times New Roman" w:hAnsi="Times New Roman" w:cs="Times New Roman"/>
        </w:rPr>
        <w:t>specifically for τ</w:t>
      </w:r>
      <w:r w:rsidR="000B264E" w:rsidRPr="00CB1AD0">
        <w:rPr>
          <w:rFonts w:ascii="Times New Roman" w:hAnsi="Times New Roman" w:cs="Times New Roman"/>
          <w:vertAlign w:val="subscript"/>
        </w:rPr>
        <w:t>root</w:t>
      </w:r>
      <w:r w:rsidR="000B264E" w:rsidRPr="00CB1AD0">
        <w:rPr>
          <w:rFonts w:ascii="Times New Roman" w:hAnsi="Times New Roman" w:cs="Times New Roman"/>
        </w:rPr>
        <w:t>, τ</w:t>
      </w:r>
      <w:r w:rsidR="000B264E" w:rsidRPr="00CB1AD0">
        <w:rPr>
          <w:rFonts w:ascii="Times New Roman" w:hAnsi="Times New Roman" w:cs="Times New Roman"/>
          <w:vertAlign w:val="subscript"/>
        </w:rPr>
        <w:t>AN</w:t>
      </w:r>
      <w:r w:rsidR="000B264E" w:rsidRPr="00CB1AD0">
        <w:rPr>
          <w:rFonts w:ascii="Times New Roman" w:hAnsi="Times New Roman" w:cs="Times New Roman"/>
        </w:rPr>
        <w:t>,</w:t>
      </w:r>
      <w:r w:rsidR="000B264E" w:rsidRPr="00CB1AD0">
        <w:rPr>
          <w:rFonts w:ascii="Times New Roman" w:hAnsi="Times New Roman" w:cs="Times New Roman"/>
          <w:vertAlign w:val="subscript"/>
        </w:rPr>
        <w:t xml:space="preserve"> </w:t>
      </w:r>
      <w:r w:rsidR="000B264E" w:rsidRPr="00CB1AD0">
        <w:rPr>
          <w:rFonts w:ascii="Times New Roman" w:hAnsi="Times New Roman" w:cs="Times New Roman"/>
        </w:rPr>
        <w:t>and τ</w:t>
      </w:r>
      <w:r w:rsidR="000B264E" w:rsidRPr="00CB1AD0">
        <w:rPr>
          <w:rFonts w:ascii="Times New Roman" w:hAnsi="Times New Roman" w:cs="Times New Roman"/>
          <w:vertAlign w:val="subscript"/>
        </w:rPr>
        <w:t>IAN</w:t>
      </w:r>
      <w:r w:rsidR="000B264E" w:rsidRPr="00CB1AD0">
        <w:rPr>
          <w:rFonts w:ascii="Times New Roman" w:hAnsi="Times New Roman" w:cs="Times New Roman"/>
        </w:rPr>
        <w:t>.</w:t>
      </w:r>
      <w:r w:rsidR="00AB783C" w:rsidRPr="00CB1AD0">
        <w:rPr>
          <w:rFonts w:ascii="Times New Roman" w:hAnsi="Times New Roman" w:cs="Times New Roman"/>
        </w:rPr>
        <w:t xml:space="preserve"> </w:t>
      </w:r>
    </w:p>
    <w:p w14:paraId="24E38C9E" w14:textId="405401B3" w:rsidR="00826EC0" w:rsidRPr="00CB1AD0" w:rsidRDefault="00826EC0" w:rsidP="00826EC0">
      <w:pPr>
        <w:pStyle w:val="Heading1"/>
        <w:tabs>
          <w:tab w:val="left" w:pos="720"/>
        </w:tabs>
        <w:suppressAutoHyphens/>
        <w:jc w:val="both"/>
        <w:rPr>
          <w:rFonts w:ascii="Times New Roman" w:hAnsi="Times New Roman" w:cs="Times New Roman"/>
        </w:rPr>
      </w:pPr>
      <w:r w:rsidRPr="00CB1AD0">
        <w:rPr>
          <w:rFonts w:ascii="Times New Roman" w:hAnsi="Times New Roman" w:cs="Times New Roman"/>
        </w:rPr>
        <w:t>Supplementary</w:t>
      </w:r>
      <w:r w:rsidRPr="00CB1AD0">
        <w:rPr>
          <w:rFonts w:ascii="Times New Roman" w:eastAsia="Times New Roman" w:hAnsi="Times New Roman" w:cs="Times New Roman"/>
        </w:rPr>
        <w:t xml:space="preserve"> </w:t>
      </w:r>
      <w:r w:rsidRPr="00CB1AD0">
        <w:rPr>
          <w:rFonts w:ascii="Times New Roman" w:hAnsi="Times New Roman" w:cs="Times New Roman"/>
        </w:rPr>
        <w:t>Figures</w:t>
      </w:r>
    </w:p>
    <w:p w14:paraId="159AA797" w14:textId="77777777" w:rsidR="00F16B1F" w:rsidRPr="00CB1AD0" w:rsidRDefault="00F16B1F" w:rsidP="00F16B1F">
      <w:pPr>
        <w:rPr>
          <w:rFonts w:ascii="Times New Roman" w:hAnsi="Times New Roman" w:cs="Times New Roman"/>
        </w:rPr>
      </w:pPr>
    </w:p>
    <w:p w14:paraId="48965EAB" w14:textId="77777777" w:rsidR="00826EC0" w:rsidRPr="00CB1AD0" w:rsidRDefault="00826EC0" w:rsidP="00826EC0">
      <w:pPr>
        <w:spacing w:line="480" w:lineRule="auto"/>
        <w:rPr>
          <w:rFonts w:ascii="Times New Roman" w:hAnsi="Times New Roman" w:cs="Times New Roman"/>
        </w:rPr>
      </w:pPr>
      <w:r w:rsidRPr="00CB1AD0">
        <w:rPr>
          <w:rFonts w:ascii="Times New Roman" w:hAnsi="Times New Roman" w:cs="Times New Roman"/>
          <w:noProof/>
        </w:rPr>
        <w:drawing>
          <wp:inline distT="0" distB="0" distL="0" distR="0" wp14:anchorId="0071F94E" wp14:editId="2F75CD93">
            <wp:extent cx="6629400" cy="4423408"/>
            <wp:effectExtent l="0" t="0" r="0" b="0"/>
            <wp:docPr id="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31436" cy="44247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BBAA039" w14:textId="77777777" w:rsidR="00826EC0" w:rsidRPr="00CB1AD0" w:rsidRDefault="00826EC0" w:rsidP="00826EC0">
      <w:pPr>
        <w:rPr>
          <w:rFonts w:ascii="Times New Roman" w:eastAsia="Times New Roman" w:hAnsi="Times New Roman" w:cs="Times New Roman"/>
          <w:bCs/>
          <w:color w:val="252525"/>
          <w:shd w:val="clear" w:color="auto" w:fill="FFFFFF"/>
        </w:rPr>
        <w:sectPr w:rsidR="00826EC0" w:rsidRPr="00CB1AD0" w:rsidSect="00F16B1F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  <w:r w:rsidRPr="00CB1AD0">
        <w:rPr>
          <w:rFonts w:ascii="Times New Roman" w:hAnsi="Times New Roman" w:cs="Times New Roman"/>
        </w:rPr>
        <w:t xml:space="preserve">Supplemental Fig. S1. G-PhoCS estimated migration rates and its 95% Highest Posterior Density for domesticated and wild Asian rice. Population are abbreviated as J: japonica; R: </w:t>
      </w:r>
      <w:r w:rsidRPr="00CB1AD0">
        <w:rPr>
          <w:rFonts w:ascii="Times New Roman" w:hAnsi="Times New Roman" w:cs="Times New Roman"/>
          <w:i/>
        </w:rPr>
        <w:t>O. ruifipogon</w:t>
      </w:r>
      <w:r w:rsidRPr="00CB1AD0">
        <w:rPr>
          <w:rFonts w:ascii="Times New Roman" w:hAnsi="Times New Roman" w:cs="Times New Roman"/>
        </w:rPr>
        <w:t xml:space="preserve">; I: indica; A: aus; N: </w:t>
      </w:r>
      <w:r w:rsidRPr="00CB1AD0">
        <w:rPr>
          <w:rFonts w:ascii="Times New Roman" w:hAnsi="Times New Roman" w:cs="Times New Roman"/>
          <w:i/>
        </w:rPr>
        <w:t>O. nivara</w:t>
      </w:r>
      <w:r w:rsidRPr="00CB1AD0">
        <w:rPr>
          <w:rFonts w:ascii="Times New Roman" w:hAnsi="Times New Roman" w:cs="Times New Roman"/>
        </w:rPr>
        <w:t>. Arrow indicates the direction of gene flow used for fitting the demography model (source population</w:t>
      </w:r>
      <w:r w:rsidRPr="00CB1AD0">
        <w:rPr>
          <w:rFonts w:ascii="Times New Roman" w:eastAsia="Times New Roman" w:hAnsi="Times New Roman" w:cs="Times New Roman"/>
          <w:bCs/>
          <w:color w:val="252525"/>
          <w:shd w:val="clear" w:color="auto" w:fill="FFFFFF"/>
        </w:rPr>
        <w:t xml:space="preserve">→target population). G-PhoCS analysis were conducted for 5 independent runs to access convergence in the parameter estimates. </w:t>
      </w:r>
      <w:r w:rsidRPr="00CB1AD0">
        <w:rPr>
          <w:rFonts w:ascii="Times New Roman" w:hAnsi="Times New Roman" w:cs="Times New Roman"/>
        </w:rPr>
        <w:t>Parameter estimates have been scaled down by a factor of 10</w:t>
      </w:r>
      <w:r w:rsidRPr="00CB1AD0">
        <w:rPr>
          <w:rFonts w:ascii="Times New Roman" w:hAnsi="Times New Roman" w:cs="Times New Roman"/>
          <w:vertAlign w:val="superscript"/>
        </w:rPr>
        <w:t xml:space="preserve">-4 </w:t>
      </w:r>
      <w:r w:rsidRPr="00CB1AD0">
        <w:rPr>
          <w:rFonts w:ascii="Times New Roman" w:hAnsi="Times New Roman" w:cs="Times New Roman"/>
        </w:rPr>
        <w:t>for ease of representing.</w:t>
      </w:r>
    </w:p>
    <w:p w14:paraId="51A181A0" w14:textId="77777777" w:rsidR="00826EC0" w:rsidRPr="00CB1AD0" w:rsidRDefault="00826EC0" w:rsidP="00826EC0">
      <w:pPr>
        <w:rPr>
          <w:rFonts w:ascii="Times New Roman" w:eastAsia="Times New Roman" w:hAnsi="Times New Roman" w:cs="Times New Roman"/>
        </w:rPr>
      </w:pPr>
      <w:r w:rsidRPr="00CB1AD0">
        <w:rPr>
          <w:rFonts w:ascii="Times New Roman" w:eastAsia="Times New Roman" w:hAnsi="Times New Roman" w:cs="Times New Roman"/>
          <w:noProof/>
        </w:rPr>
        <w:drawing>
          <wp:inline distT="0" distB="0" distL="0" distR="0" wp14:anchorId="555C48A2" wp14:editId="505B5816">
            <wp:extent cx="5943600" cy="6793657"/>
            <wp:effectExtent l="0" t="0" r="0" b="0"/>
            <wp:docPr id="3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67936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BF6A593" w14:textId="77777777" w:rsidR="00826EC0" w:rsidRPr="00CB1AD0" w:rsidRDefault="00826EC0" w:rsidP="00826EC0">
      <w:pPr>
        <w:rPr>
          <w:rFonts w:ascii="Times New Roman" w:eastAsia="Times New Roman" w:hAnsi="Times New Roman" w:cs="Times New Roman"/>
        </w:rPr>
        <w:sectPr w:rsidR="00826EC0" w:rsidRPr="00CB1AD0" w:rsidSect="00F16B1F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 w:rsidRPr="00CB1AD0">
        <w:rPr>
          <w:rFonts w:ascii="Times New Roman" w:hAnsi="Times New Roman" w:cs="Times New Roman"/>
        </w:rPr>
        <w:t xml:space="preserve">Supplemental </w:t>
      </w:r>
      <w:r w:rsidRPr="00CB1AD0">
        <w:rPr>
          <w:rFonts w:ascii="Times New Roman" w:eastAsia="Times New Roman" w:hAnsi="Times New Roman" w:cs="Times New Roman"/>
        </w:rPr>
        <w:t xml:space="preserve">Fig. S2. </w:t>
      </w:r>
      <w:r w:rsidRPr="00CB1AD0">
        <w:rPr>
          <w:rFonts w:ascii="Times New Roman" w:hAnsi="Times New Roman" w:cs="Times New Roman"/>
        </w:rPr>
        <w:t xml:space="preserve">G-PhoCS estimated migration rates and its 95% Highest Posterior Density for domesticated and wild Asian rice. Population are abbreviated as J: japonica; R: </w:t>
      </w:r>
      <w:r w:rsidRPr="00CB1AD0">
        <w:rPr>
          <w:rFonts w:ascii="Times New Roman" w:hAnsi="Times New Roman" w:cs="Times New Roman"/>
          <w:i/>
        </w:rPr>
        <w:t>O. ruifipogon</w:t>
      </w:r>
      <w:r w:rsidRPr="00CB1AD0">
        <w:rPr>
          <w:rFonts w:ascii="Times New Roman" w:hAnsi="Times New Roman" w:cs="Times New Roman"/>
        </w:rPr>
        <w:t xml:space="preserve">; I: indica; A: aus; N: </w:t>
      </w:r>
      <w:r w:rsidRPr="00CB1AD0">
        <w:rPr>
          <w:rFonts w:ascii="Times New Roman" w:hAnsi="Times New Roman" w:cs="Times New Roman"/>
          <w:i/>
        </w:rPr>
        <w:t>O. nivara</w:t>
      </w:r>
      <w:r w:rsidRPr="00CB1AD0">
        <w:rPr>
          <w:rFonts w:ascii="Times New Roman" w:hAnsi="Times New Roman" w:cs="Times New Roman"/>
        </w:rPr>
        <w:t>. Arrow indicates the direction of gene flow used for fitting the demography model (source population</w:t>
      </w:r>
      <w:r w:rsidRPr="00CB1AD0">
        <w:rPr>
          <w:rFonts w:ascii="Times New Roman" w:eastAsia="Times New Roman" w:hAnsi="Times New Roman" w:cs="Times New Roman"/>
          <w:bCs/>
          <w:color w:val="252525"/>
          <w:shd w:val="clear" w:color="auto" w:fill="FFFFFF"/>
        </w:rPr>
        <w:t xml:space="preserve">→target population). G-PhoCS analysis were conducted for 5 independent runs to access convergence in the parameter estimates. Migration model 1 was a G-PhoCS analysis modeling without an </w:t>
      </w:r>
      <w:r w:rsidRPr="00CB1AD0">
        <w:rPr>
          <w:rFonts w:ascii="Times New Roman" w:hAnsi="Times New Roman" w:cs="Times New Roman"/>
        </w:rPr>
        <w:t>indica-aus migration band while migration model 2 was modeling with the indica-aus migration band. Parameter estimates have been scaled down by a factor of 10</w:t>
      </w:r>
      <w:r w:rsidRPr="00CB1AD0">
        <w:rPr>
          <w:rFonts w:ascii="Times New Roman" w:hAnsi="Times New Roman" w:cs="Times New Roman"/>
          <w:vertAlign w:val="superscript"/>
        </w:rPr>
        <w:t xml:space="preserve">-4 </w:t>
      </w:r>
      <w:r w:rsidRPr="00CB1AD0">
        <w:rPr>
          <w:rFonts w:ascii="Times New Roman" w:hAnsi="Times New Roman" w:cs="Times New Roman"/>
        </w:rPr>
        <w:t>for ease of representing.</w:t>
      </w:r>
    </w:p>
    <w:p w14:paraId="003AD910" w14:textId="77777777" w:rsidR="00826EC0" w:rsidRPr="00CB1AD0" w:rsidRDefault="00826EC0" w:rsidP="00826EC0">
      <w:pPr>
        <w:rPr>
          <w:rFonts w:ascii="Times New Roman" w:eastAsia="Times New Roman" w:hAnsi="Times New Roman" w:cs="Times New Roman"/>
        </w:rPr>
      </w:pPr>
      <w:r w:rsidRPr="00CB1AD0">
        <w:rPr>
          <w:rFonts w:ascii="Times New Roman" w:eastAsia="Times New Roman" w:hAnsi="Times New Roman" w:cs="Times New Roman"/>
          <w:noProof/>
        </w:rPr>
        <w:drawing>
          <wp:inline distT="0" distB="0" distL="0" distR="0" wp14:anchorId="5B4F356F" wp14:editId="08C1BD51">
            <wp:extent cx="4457700" cy="7008233"/>
            <wp:effectExtent l="0" t="0" r="0" b="2540"/>
            <wp:docPr id="9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59769" cy="70114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CA5FA6D" w14:textId="77777777" w:rsidR="00826EC0" w:rsidRPr="00CB1AD0" w:rsidRDefault="00826EC0" w:rsidP="00826EC0">
      <w:pPr>
        <w:rPr>
          <w:rFonts w:ascii="Times New Roman" w:eastAsia="Times New Roman" w:hAnsi="Times New Roman" w:cs="Times New Roman"/>
        </w:rPr>
        <w:sectPr w:rsidR="00826EC0" w:rsidRPr="00CB1AD0" w:rsidSect="00F16B1F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 w:rsidRPr="00CB1AD0">
        <w:rPr>
          <w:rFonts w:ascii="Times New Roman" w:hAnsi="Times New Roman" w:cs="Times New Roman"/>
        </w:rPr>
        <w:t xml:space="preserve">Supplemental </w:t>
      </w:r>
      <w:r w:rsidRPr="00CB1AD0">
        <w:rPr>
          <w:rFonts w:ascii="Times New Roman" w:eastAsia="Times New Roman" w:hAnsi="Times New Roman" w:cs="Times New Roman"/>
        </w:rPr>
        <w:t xml:space="preserve">Fig. S3. </w:t>
      </w:r>
      <w:r w:rsidRPr="00CB1AD0">
        <w:rPr>
          <w:rFonts w:ascii="Times New Roman" w:hAnsi="Times New Roman" w:cs="Times New Roman"/>
        </w:rPr>
        <w:t xml:space="preserve">G-PhoCS estimated population size (θ) and its 95% Highest Posterior Density for current domesticated and wild Asian rice. Population are abbreviated as J: japonica; R: </w:t>
      </w:r>
      <w:r w:rsidRPr="00CB1AD0">
        <w:rPr>
          <w:rFonts w:ascii="Times New Roman" w:hAnsi="Times New Roman" w:cs="Times New Roman"/>
          <w:i/>
        </w:rPr>
        <w:t>O. ruifipogon</w:t>
      </w:r>
      <w:r w:rsidRPr="00CB1AD0">
        <w:rPr>
          <w:rFonts w:ascii="Times New Roman" w:hAnsi="Times New Roman" w:cs="Times New Roman"/>
        </w:rPr>
        <w:t xml:space="preserve">; I: indica; A: aus; N: </w:t>
      </w:r>
      <w:r w:rsidRPr="00CB1AD0">
        <w:rPr>
          <w:rFonts w:ascii="Times New Roman" w:hAnsi="Times New Roman" w:cs="Times New Roman"/>
          <w:i/>
        </w:rPr>
        <w:t>O. nivara</w:t>
      </w:r>
      <w:r w:rsidRPr="00CB1AD0">
        <w:rPr>
          <w:rFonts w:ascii="Times New Roman" w:hAnsi="Times New Roman" w:cs="Times New Roman"/>
        </w:rPr>
        <w:t xml:space="preserve">. </w:t>
      </w:r>
      <w:r w:rsidRPr="00CB1AD0">
        <w:rPr>
          <w:rFonts w:ascii="Times New Roman" w:eastAsia="Times New Roman" w:hAnsi="Times New Roman" w:cs="Times New Roman"/>
          <w:bCs/>
          <w:color w:val="252525"/>
          <w:shd w:val="clear" w:color="auto" w:fill="FFFFFF"/>
        </w:rPr>
        <w:t xml:space="preserve">G-PhoCS analysis were conducted for 5 independent runs to access convergence in the parameter estimates. </w:t>
      </w:r>
      <w:r w:rsidRPr="00CB1AD0">
        <w:rPr>
          <w:rFonts w:ascii="Times New Roman" w:hAnsi="Times New Roman" w:cs="Times New Roman"/>
        </w:rPr>
        <w:t>θ was estimated under two different scenarios: with and without migration bands. Parameter estimates have been scaled up by a factor of 10</w:t>
      </w:r>
      <w:r w:rsidRPr="00CB1AD0">
        <w:rPr>
          <w:rFonts w:ascii="Times New Roman" w:hAnsi="Times New Roman" w:cs="Times New Roman"/>
          <w:vertAlign w:val="superscript"/>
        </w:rPr>
        <w:t xml:space="preserve">4 </w:t>
      </w:r>
      <w:r w:rsidRPr="00CB1AD0">
        <w:rPr>
          <w:rFonts w:ascii="Times New Roman" w:hAnsi="Times New Roman" w:cs="Times New Roman"/>
        </w:rPr>
        <w:t>for ease of representing.</w:t>
      </w:r>
    </w:p>
    <w:p w14:paraId="3685099B" w14:textId="77777777" w:rsidR="00826EC0" w:rsidRPr="00CB1AD0" w:rsidRDefault="00826EC0" w:rsidP="00826EC0">
      <w:pPr>
        <w:rPr>
          <w:rFonts w:ascii="Times New Roman" w:eastAsia="Times New Roman" w:hAnsi="Times New Roman" w:cs="Times New Roman"/>
        </w:rPr>
      </w:pPr>
      <w:r w:rsidRPr="00CB1AD0">
        <w:rPr>
          <w:rFonts w:ascii="Times New Roman" w:eastAsia="Times New Roman" w:hAnsi="Times New Roman" w:cs="Times New Roman"/>
          <w:noProof/>
        </w:rPr>
        <w:drawing>
          <wp:inline distT="0" distB="0" distL="0" distR="0" wp14:anchorId="0B8885AD" wp14:editId="0F7CE8A3">
            <wp:extent cx="4362139" cy="6858000"/>
            <wp:effectExtent l="0" t="0" r="6985" b="0"/>
            <wp:docPr id="10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63509" cy="686015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8CE57A7" w14:textId="77777777" w:rsidR="00826EC0" w:rsidRPr="00CB1AD0" w:rsidRDefault="00826EC0" w:rsidP="00826EC0">
      <w:pPr>
        <w:rPr>
          <w:rFonts w:ascii="Times New Roman" w:hAnsi="Times New Roman" w:cs="Times New Roman"/>
        </w:rPr>
      </w:pPr>
      <w:r w:rsidRPr="00CB1AD0">
        <w:rPr>
          <w:rFonts w:ascii="Times New Roman" w:hAnsi="Times New Roman" w:cs="Times New Roman"/>
        </w:rPr>
        <w:t xml:space="preserve">Supplemental </w:t>
      </w:r>
      <w:r w:rsidRPr="00CB1AD0">
        <w:rPr>
          <w:rFonts w:ascii="Times New Roman" w:eastAsia="Times New Roman" w:hAnsi="Times New Roman" w:cs="Times New Roman"/>
        </w:rPr>
        <w:t>Fig. S4.</w:t>
      </w:r>
      <w:r w:rsidRPr="00CB1AD0">
        <w:rPr>
          <w:rFonts w:ascii="Times New Roman" w:hAnsi="Times New Roman" w:cs="Times New Roman"/>
        </w:rPr>
        <w:t xml:space="preserve"> G-PhoCS estimated divergence time (τ) and its 95% Highest Posterior Density for current domesticated and wild Asian rice. Population are abbreviated as J: japonica; R: </w:t>
      </w:r>
      <w:r w:rsidRPr="00CB1AD0">
        <w:rPr>
          <w:rFonts w:ascii="Times New Roman" w:hAnsi="Times New Roman" w:cs="Times New Roman"/>
          <w:i/>
        </w:rPr>
        <w:t>O. ruifipogon</w:t>
      </w:r>
      <w:r w:rsidRPr="00CB1AD0">
        <w:rPr>
          <w:rFonts w:ascii="Times New Roman" w:hAnsi="Times New Roman" w:cs="Times New Roman"/>
        </w:rPr>
        <w:t xml:space="preserve">; I: indica; A: aus; N: </w:t>
      </w:r>
      <w:r w:rsidRPr="00CB1AD0">
        <w:rPr>
          <w:rFonts w:ascii="Times New Roman" w:hAnsi="Times New Roman" w:cs="Times New Roman"/>
          <w:i/>
        </w:rPr>
        <w:t>O. nivara</w:t>
      </w:r>
      <w:r w:rsidRPr="00CB1AD0">
        <w:rPr>
          <w:rFonts w:ascii="Times New Roman" w:hAnsi="Times New Roman" w:cs="Times New Roman"/>
        </w:rPr>
        <w:t xml:space="preserve">. </w:t>
      </w:r>
      <w:r w:rsidRPr="00CB1AD0">
        <w:rPr>
          <w:rFonts w:ascii="Times New Roman" w:eastAsia="Times New Roman" w:hAnsi="Times New Roman" w:cs="Times New Roman"/>
          <w:bCs/>
          <w:color w:val="252525"/>
          <w:shd w:val="clear" w:color="auto" w:fill="FFFFFF"/>
        </w:rPr>
        <w:t xml:space="preserve">G-PhoCS analysis were conducted for 5 independent runs to access convergence in the parameter estimates. </w:t>
      </w:r>
      <w:r w:rsidRPr="00CB1AD0">
        <w:rPr>
          <w:rFonts w:ascii="Times New Roman" w:hAnsi="Times New Roman" w:cs="Times New Roman"/>
        </w:rPr>
        <w:t>τ was estimated under two different scenarios: with and without migration bands. Parameter estimates have been scaled up by a factor of 10</w:t>
      </w:r>
      <w:r w:rsidRPr="00CB1AD0">
        <w:rPr>
          <w:rFonts w:ascii="Times New Roman" w:hAnsi="Times New Roman" w:cs="Times New Roman"/>
          <w:vertAlign w:val="superscript"/>
        </w:rPr>
        <w:t xml:space="preserve">4 </w:t>
      </w:r>
      <w:r w:rsidRPr="00CB1AD0">
        <w:rPr>
          <w:rFonts w:ascii="Times New Roman" w:hAnsi="Times New Roman" w:cs="Times New Roman"/>
        </w:rPr>
        <w:t>for ease of representing.</w:t>
      </w:r>
    </w:p>
    <w:p w14:paraId="0F055B11" w14:textId="77777777" w:rsidR="00826EC0" w:rsidRPr="00CB1AD0" w:rsidRDefault="00826EC0" w:rsidP="00826EC0">
      <w:pPr>
        <w:rPr>
          <w:rFonts w:ascii="Times New Roman" w:hAnsi="Times New Roman" w:cs="Times New Roman"/>
        </w:rPr>
        <w:sectPr w:rsidR="00826EC0" w:rsidRPr="00CB1AD0" w:rsidSect="00F16B1F">
          <w:pgSz w:w="12240" w:h="15840"/>
          <w:pgMar w:top="1440" w:right="1800" w:bottom="1440" w:left="1800" w:header="720" w:footer="720" w:gutter="0"/>
          <w:cols w:space="720"/>
          <w:docGrid w:linePitch="360"/>
        </w:sectPr>
      </w:pPr>
    </w:p>
    <w:p w14:paraId="5B8353E5" w14:textId="77777777" w:rsidR="00826EC0" w:rsidRPr="00CB1AD0" w:rsidRDefault="00826EC0" w:rsidP="00826EC0">
      <w:pPr>
        <w:rPr>
          <w:rFonts w:ascii="Times New Roman" w:hAnsi="Times New Roman" w:cs="Times New Roman"/>
        </w:rPr>
      </w:pPr>
      <w:r w:rsidRPr="00CB1AD0">
        <w:rPr>
          <w:rFonts w:ascii="Times New Roman" w:hAnsi="Times New Roman" w:cs="Times New Roman"/>
          <w:noProof/>
        </w:rPr>
        <w:drawing>
          <wp:inline distT="0" distB="0" distL="0" distR="0" wp14:anchorId="45F55DD3" wp14:editId="711D52B9">
            <wp:extent cx="5486400" cy="6355501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63555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8366549" w14:textId="77777777" w:rsidR="00826EC0" w:rsidRPr="00CB1AD0" w:rsidRDefault="00826EC0" w:rsidP="00826EC0">
      <w:pPr>
        <w:rPr>
          <w:rFonts w:ascii="Times New Roman" w:hAnsi="Times New Roman" w:cs="Times New Roman"/>
        </w:rPr>
      </w:pPr>
      <w:r w:rsidRPr="00CB1AD0">
        <w:rPr>
          <w:rFonts w:ascii="Times New Roman" w:hAnsi="Times New Roman" w:cs="Times New Roman"/>
        </w:rPr>
        <w:t xml:space="preserve">Supplemental </w:t>
      </w:r>
      <w:r w:rsidRPr="00CB1AD0">
        <w:rPr>
          <w:rFonts w:ascii="Times New Roman" w:eastAsia="Times New Roman" w:hAnsi="Times New Roman" w:cs="Times New Roman"/>
        </w:rPr>
        <w:t>Fig. S5.</w:t>
      </w:r>
      <w:r w:rsidRPr="00CB1AD0">
        <w:rPr>
          <w:rFonts w:ascii="Times New Roman" w:hAnsi="Times New Roman" w:cs="Times New Roman"/>
        </w:rPr>
        <w:t xml:space="preserve"> G-PhoCS estimated divergence time (τ) and its 95% Highest Posterior Density under various gene flow model. Population are abbreviated as J: japonica; R: </w:t>
      </w:r>
      <w:r w:rsidRPr="00CB1AD0">
        <w:rPr>
          <w:rFonts w:ascii="Times New Roman" w:hAnsi="Times New Roman" w:cs="Times New Roman"/>
          <w:i/>
        </w:rPr>
        <w:t>O. ruifipogon</w:t>
      </w:r>
      <w:r w:rsidRPr="00CB1AD0">
        <w:rPr>
          <w:rFonts w:ascii="Times New Roman" w:hAnsi="Times New Roman" w:cs="Times New Roman"/>
        </w:rPr>
        <w:t xml:space="preserve">; I: indica; A: aus; N: </w:t>
      </w:r>
      <w:r w:rsidRPr="00CB1AD0">
        <w:rPr>
          <w:rFonts w:ascii="Times New Roman" w:hAnsi="Times New Roman" w:cs="Times New Roman"/>
          <w:i/>
        </w:rPr>
        <w:t>O. nivara</w:t>
      </w:r>
      <w:r w:rsidRPr="00CB1AD0">
        <w:rPr>
          <w:rFonts w:ascii="Times New Roman" w:hAnsi="Times New Roman" w:cs="Times New Roman"/>
        </w:rPr>
        <w:t xml:space="preserve">. Bidirectional arrow indicates bidirectional gene flow between two lineages. Mig. Model 2 indicate the migration model 2 in Supplementary Fig S2. Final Mig. Model indicates the final unidirectional gene flow model. No Mig. indicates the no migration model. </w:t>
      </w:r>
      <w:r w:rsidRPr="00CB1AD0">
        <w:rPr>
          <w:rFonts w:ascii="Times New Roman" w:eastAsia="Times New Roman" w:hAnsi="Times New Roman" w:cs="Times New Roman"/>
          <w:bCs/>
          <w:color w:val="252525"/>
          <w:shd w:val="clear" w:color="auto" w:fill="FFFFFF"/>
        </w:rPr>
        <w:t>G-PhoCS analyses were conducted for 5 independent runs to access convergence in the parameter estimates</w:t>
      </w:r>
      <w:r w:rsidRPr="00CB1AD0">
        <w:rPr>
          <w:rFonts w:ascii="Times New Roman" w:hAnsi="Times New Roman" w:cs="Times New Roman"/>
        </w:rPr>
        <w:t>. Parameter estimates have been scaled up by a factor of 10</w:t>
      </w:r>
      <w:r w:rsidRPr="00CB1AD0">
        <w:rPr>
          <w:rFonts w:ascii="Times New Roman" w:hAnsi="Times New Roman" w:cs="Times New Roman"/>
          <w:vertAlign w:val="superscript"/>
        </w:rPr>
        <w:t xml:space="preserve">4 </w:t>
      </w:r>
      <w:r w:rsidRPr="00CB1AD0">
        <w:rPr>
          <w:rFonts w:ascii="Times New Roman" w:hAnsi="Times New Roman" w:cs="Times New Roman"/>
        </w:rPr>
        <w:t>for ease of representing.</w:t>
      </w:r>
    </w:p>
    <w:p w14:paraId="39D88D58" w14:textId="77777777" w:rsidR="00826EC0" w:rsidRPr="00CB1AD0" w:rsidRDefault="00826EC0" w:rsidP="00826EC0">
      <w:pPr>
        <w:rPr>
          <w:rFonts w:ascii="Times New Roman" w:hAnsi="Times New Roman" w:cs="Times New Roman"/>
        </w:rPr>
        <w:sectPr w:rsidR="00826EC0" w:rsidRPr="00CB1AD0" w:rsidSect="00F16B1F">
          <w:pgSz w:w="12240" w:h="15840"/>
          <w:pgMar w:top="1440" w:right="1800" w:bottom="1440" w:left="1800" w:header="720" w:footer="720" w:gutter="0"/>
          <w:cols w:space="720"/>
          <w:docGrid w:linePitch="360"/>
        </w:sectPr>
      </w:pPr>
    </w:p>
    <w:p w14:paraId="43B32B0E" w14:textId="77777777" w:rsidR="00826EC0" w:rsidRPr="00CB1AD0" w:rsidRDefault="00826EC0" w:rsidP="00826EC0">
      <w:pPr>
        <w:rPr>
          <w:rFonts w:ascii="Times New Roman" w:hAnsi="Times New Roman" w:cs="Times New Roman"/>
        </w:rPr>
      </w:pPr>
    </w:p>
    <w:p w14:paraId="4B8799DE" w14:textId="77777777" w:rsidR="00826EC0" w:rsidRPr="00CB1AD0" w:rsidRDefault="00826EC0" w:rsidP="00826EC0">
      <w:pPr>
        <w:rPr>
          <w:rFonts w:ascii="Times New Roman" w:hAnsi="Times New Roman" w:cs="Times New Roman"/>
        </w:rPr>
      </w:pPr>
    </w:p>
    <w:p w14:paraId="2C26B510" w14:textId="77777777" w:rsidR="00826EC0" w:rsidRPr="00CB1AD0" w:rsidRDefault="00826EC0" w:rsidP="00826EC0">
      <w:pPr>
        <w:rPr>
          <w:rFonts w:ascii="Times New Roman" w:hAnsi="Times New Roman" w:cs="Times New Roman"/>
        </w:rPr>
      </w:pPr>
    </w:p>
    <w:p w14:paraId="63FCF15D" w14:textId="77777777" w:rsidR="00826EC0" w:rsidRPr="00CB1AD0" w:rsidRDefault="00826EC0" w:rsidP="00826EC0">
      <w:pPr>
        <w:rPr>
          <w:rFonts w:ascii="Times New Roman" w:hAnsi="Times New Roman" w:cs="Times New Roman"/>
        </w:rPr>
      </w:pPr>
      <w:r w:rsidRPr="00CB1AD0">
        <w:rPr>
          <w:rFonts w:ascii="Times New Roman" w:hAnsi="Times New Roman" w:cs="Times New Roman"/>
          <w:noProof/>
        </w:rPr>
        <w:drawing>
          <wp:inline distT="0" distB="0" distL="0" distR="0" wp14:anchorId="0CFB72B4" wp14:editId="256C21A8">
            <wp:extent cx="5307942" cy="6445358"/>
            <wp:effectExtent l="0" t="0" r="1270" b="6350"/>
            <wp:docPr id="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08159" cy="644562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9C472B8" w14:textId="77777777" w:rsidR="00826EC0" w:rsidRPr="00CB1AD0" w:rsidRDefault="00826EC0" w:rsidP="00826EC0">
      <w:pPr>
        <w:rPr>
          <w:rFonts w:ascii="Times New Roman" w:hAnsi="Times New Roman" w:cs="Times New Roman"/>
        </w:rPr>
      </w:pPr>
      <w:r w:rsidRPr="00CB1AD0">
        <w:rPr>
          <w:rFonts w:ascii="Times New Roman" w:hAnsi="Times New Roman" w:cs="Times New Roman"/>
        </w:rPr>
        <w:t xml:space="preserve">Supplemental </w:t>
      </w:r>
      <w:r w:rsidRPr="00CB1AD0">
        <w:rPr>
          <w:rFonts w:ascii="Times New Roman" w:eastAsia="Times New Roman" w:hAnsi="Times New Roman" w:cs="Times New Roman"/>
        </w:rPr>
        <w:t>Fig. S6. D</w:t>
      </w:r>
      <w:r w:rsidRPr="00CB1AD0">
        <w:rPr>
          <w:rFonts w:ascii="Times New Roman" w:eastAsia="Times New Roman" w:hAnsi="Times New Roman" w:cs="Times New Roman"/>
          <w:vertAlign w:val="subscript"/>
        </w:rPr>
        <w:t>FOIL</w:t>
      </w:r>
      <w:r w:rsidRPr="00CB1AD0">
        <w:rPr>
          <w:rFonts w:ascii="Times New Roman" w:eastAsia="Times New Roman" w:hAnsi="Times New Roman" w:cs="Times New Roman"/>
        </w:rPr>
        <w:t xml:space="preserve"> test of evaluating direction of introgression. The five-taxon phylogeny represents the topology that is required for the D</w:t>
      </w:r>
      <w:r w:rsidRPr="00CB1AD0">
        <w:rPr>
          <w:rFonts w:ascii="Times New Roman" w:eastAsia="Times New Roman" w:hAnsi="Times New Roman" w:cs="Times New Roman"/>
          <w:vertAlign w:val="subscript"/>
        </w:rPr>
        <w:t xml:space="preserve">FOIL </w:t>
      </w:r>
      <w:r w:rsidRPr="00CB1AD0">
        <w:rPr>
          <w:rFonts w:ascii="Times New Roman" w:eastAsia="Times New Roman" w:hAnsi="Times New Roman" w:cs="Times New Roman"/>
        </w:rPr>
        <w:t>test. The D</w:t>
      </w:r>
      <w:r w:rsidRPr="00CB1AD0">
        <w:rPr>
          <w:rFonts w:ascii="Times New Roman" w:eastAsia="Times New Roman" w:hAnsi="Times New Roman" w:cs="Times New Roman"/>
          <w:vertAlign w:val="subscript"/>
        </w:rPr>
        <w:t xml:space="preserve">FOIL </w:t>
      </w:r>
      <w:r w:rsidRPr="00CB1AD0">
        <w:rPr>
          <w:rFonts w:ascii="Times New Roman" w:eastAsia="Times New Roman" w:hAnsi="Times New Roman" w:cs="Times New Roman"/>
        </w:rPr>
        <w:t>test is a combination of four ABBA-BABA test like D-statistics (D</w:t>
      </w:r>
      <w:r w:rsidRPr="00CB1AD0">
        <w:rPr>
          <w:rFonts w:ascii="Times New Roman" w:eastAsia="Times New Roman" w:hAnsi="Times New Roman" w:cs="Times New Roman"/>
          <w:vertAlign w:val="subscript"/>
        </w:rPr>
        <w:t>FO</w:t>
      </w:r>
      <w:r w:rsidRPr="00CB1AD0">
        <w:rPr>
          <w:rFonts w:ascii="Times New Roman" w:eastAsia="Times New Roman" w:hAnsi="Times New Roman" w:cs="Times New Roman"/>
        </w:rPr>
        <w:t>, D</w:t>
      </w:r>
      <w:r w:rsidRPr="00CB1AD0">
        <w:rPr>
          <w:rFonts w:ascii="Times New Roman" w:eastAsia="Times New Roman" w:hAnsi="Times New Roman" w:cs="Times New Roman"/>
          <w:vertAlign w:val="subscript"/>
        </w:rPr>
        <w:t>IL</w:t>
      </w:r>
      <w:r w:rsidRPr="00CB1AD0">
        <w:rPr>
          <w:rFonts w:ascii="Times New Roman" w:eastAsia="Times New Roman" w:hAnsi="Times New Roman" w:cs="Times New Roman"/>
        </w:rPr>
        <w:t>, D</w:t>
      </w:r>
      <w:r w:rsidRPr="00CB1AD0">
        <w:rPr>
          <w:rFonts w:ascii="Times New Roman" w:eastAsia="Times New Roman" w:hAnsi="Times New Roman" w:cs="Times New Roman"/>
          <w:vertAlign w:val="subscript"/>
        </w:rPr>
        <w:t>FI</w:t>
      </w:r>
      <w:r w:rsidRPr="00CB1AD0">
        <w:rPr>
          <w:rFonts w:ascii="Times New Roman" w:eastAsia="Times New Roman" w:hAnsi="Times New Roman" w:cs="Times New Roman"/>
        </w:rPr>
        <w:t>, and D</w:t>
      </w:r>
      <w:r w:rsidRPr="00CB1AD0">
        <w:rPr>
          <w:rFonts w:ascii="Times New Roman" w:eastAsia="Times New Roman" w:hAnsi="Times New Roman" w:cs="Times New Roman"/>
          <w:vertAlign w:val="subscript"/>
        </w:rPr>
        <w:t>OL</w:t>
      </w:r>
      <w:r w:rsidRPr="00CB1AD0">
        <w:rPr>
          <w:rFonts w:ascii="Times New Roman" w:eastAsia="Times New Roman" w:hAnsi="Times New Roman" w:cs="Times New Roman"/>
        </w:rPr>
        <w:t>). Each color represents an ABBA-BABA test comparison involving two closely related monophyletic group and a third ingroup lineage. Signs (+ or -) for each D</w:t>
      </w:r>
      <w:r w:rsidRPr="00CB1AD0">
        <w:rPr>
          <w:rFonts w:ascii="Times New Roman" w:eastAsia="Times New Roman" w:hAnsi="Times New Roman" w:cs="Times New Roman"/>
          <w:vertAlign w:val="subscript"/>
        </w:rPr>
        <w:t>FOIL</w:t>
      </w:r>
      <w:r w:rsidRPr="00CB1AD0">
        <w:rPr>
          <w:rFonts w:ascii="Times New Roman" w:eastAsia="Times New Roman" w:hAnsi="Times New Roman" w:cs="Times New Roman"/>
        </w:rPr>
        <w:t xml:space="preserve"> component depend on the extent of allele sharing between the third ingroup and one of the two monophyletic sister lineages.</w:t>
      </w:r>
    </w:p>
    <w:p w14:paraId="4EB5308C" w14:textId="77777777" w:rsidR="00826EC0" w:rsidRPr="00CB1AD0" w:rsidRDefault="00826EC0" w:rsidP="00826EC0">
      <w:pPr>
        <w:rPr>
          <w:rFonts w:ascii="Times New Roman" w:hAnsi="Times New Roman" w:cs="Times New Roman"/>
        </w:rPr>
        <w:sectPr w:rsidR="00826EC0" w:rsidRPr="00CB1AD0" w:rsidSect="0087706F">
          <w:pgSz w:w="12240" w:h="15840"/>
          <w:pgMar w:top="1440" w:right="1800" w:bottom="1440" w:left="1800" w:header="720" w:footer="720" w:gutter="0"/>
          <w:cols w:space="720"/>
          <w:docGrid w:linePitch="360"/>
        </w:sectPr>
      </w:pPr>
    </w:p>
    <w:p w14:paraId="57801A5C" w14:textId="71290BC3" w:rsidR="00826EC0" w:rsidRPr="00CB1AD0" w:rsidRDefault="00826EC0" w:rsidP="00826EC0">
      <w:pPr>
        <w:pStyle w:val="Heading1"/>
        <w:tabs>
          <w:tab w:val="left" w:pos="720"/>
        </w:tabs>
        <w:suppressAutoHyphens/>
        <w:jc w:val="both"/>
        <w:rPr>
          <w:rFonts w:ascii="Times New Roman" w:hAnsi="Times New Roman" w:cs="Times New Roman"/>
        </w:rPr>
      </w:pPr>
      <w:r w:rsidRPr="00CB1AD0">
        <w:rPr>
          <w:rFonts w:ascii="Times New Roman" w:hAnsi="Times New Roman" w:cs="Times New Roman"/>
        </w:rPr>
        <w:t>Supplementary</w:t>
      </w:r>
      <w:r w:rsidRPr="00CB1AD0">
        <w:rPr>
          <w:rFonts w:ascii="Times New Roman" w:eastAsia="Times New Roman" w:hAnsi="Times New Roman" w:cs="Times New Roman"/>
        </w:rPr>
        <w:t xml:space="preserve"> </w:t>
      </w:r>
      <w:r w:rsidRPr="00CB1AD0">
        <w:rPr>
          <w:rFonts w:ascii="Times New Roman" w:hAnsi="Times New Roman" w:cs="Times New Roman"/>
        </w:rPr>
        <w:t>Tables</w:t>
      </w:r>
    </w:p>
    <w:p w14:paraId="6FFC07D1" w14:textId="77777777" w:rsidR="00845AC7" w:rsidRPr="00CB1AD0" w:rsidRDefault="00845AC7" w:rsidP="00845AC7">
      <w:pPr>
        <w:rPr>
          <w:rFonts w:ascii="Times New Roman" w:hAnsi="Times New Roman" w:cs="Times New Roman"/>
        </w:rPr>
      </w:pPr>
    </w:p>
    <w:p w14:paraId="4ECE969D" w14:textId="77777777" w:rsidR="00826EC0" w:rsidRPr="00CB1AD0" w:rsidRDefault="00826EC0" w:rsidP="00826EC0">
      <w:pPr>
        <w:rPr>
          <w:rFonts w:ascii="Times New Roman" w:hAnsi="Times New Roman" w:cs="Times New Roman"/>
        </w:rPr>
      </w:pPr>
      <w:r w:rsidRPr="00CB1AD0">
        <w:rPr>
          <w:rFonts w:ascii="Times New Roman" w:hAnsi="Times New Roman" w:cs="Times New Roman"/>
        </w:rPr>
        <w:t>Supplemental Table S1. Genome alignment</w:t>
      </w:r>
      <w:bookmarkStart w:id="3" w:name="_GoBack"/>
      <w:bookmarkEnd w:id="3"/>
      <w:r w:rsidRPr="00CB1AD0">
        <w:rPr>
          <w:rFonts w:ascii="Times New Roman" w:hAnsi="Times New Roman" w:cs="Times New Roman"/>
        </w:rPr>
        <w:t xml:space="preserve"> statistic using the japonica genome as reference.</w:t>
      </w:r>
    </w:p>
    <w:p w14:paraId="6674E17F" w14:textId="77777777" w:rsidR="00826EC0" w:rsidRPr="00CB1AD0" w:rsidRDefault="00826EC0" w:rsidP="00826EC0">
      <w:pPr>
        <w:rPr>
          <w:rFonts w:ascii="Times New Roman" w:hAnsi="Times New Roman" w:cs="Times New Roman"/>
        </w:rPr>
      </w:pPr>
    </w:p>
    <w:tbl>
      <w:tblPr>
        <w:tblW w:w="3332" w:type="dxa"/>
        <w:tblInd w:w="93" w:type="dxa"/>
        <w:tblLook w:val="04A0" w:firstRow="1" w:lastRow="0" w:firstColumn="1" w:lastColumn="0" w:noHBand="0" w:noVBand="1"/>
      </w:tblPr>
      <w:tblGrid>
        <w:gridCol w:w="1855"/>
        <w:gridCol w:w="1477"/>
      </w:tblGrid>
      <w:tr w:rsidR="00826EC0" w:rsidRPr="00CB1AD0" w14:paraId="4AA38D12" w14:textId="77777777" w:rsidTr="00F16B1F">
        <w:trPr>
          <w:trHeight w:val="340"/>
        </w:trPr>
        <w:tc>
          <w:tcPr>
            <w:tcW w:w="18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CFBA486" w14:textId="77777777" w:rsidR="00826EC0" w:rsidRPr="00CB1AD0" w:rsidRDefault="00826EC0" w:rsidP="00F16B1F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Target Genome</w:t>
            </w:r>
          </w:p>
        </w:tc>
        <w:tc>
          <w:tcPr>
            <w:tcW w:w="14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CE364EC" w14:textId="77777777" w:rsidR="00826EC0" w:rsidRPr="00CB1AD0" w:rsidRDefault="00826EC0" w:rsidP="00F16B1F">
            <w:pPr>
              <w:jc w:val="center"/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a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Coverage %</w:t>
            </w:r>
          </w:p>
        </w:tc>
      </w:tr>
      <w:tr w:rsidR="00826EC0" w:rsidRPr="00CB1AD0" w14:paraId="4089119A" w14:textId="77777777" w:rsidTr="00F16B1F">
        <w:trPr>
          <w:trHeight w:val="340"/>
        </w:trPr>
        <w:tc>
          <w:tcPr>
            <w:tcW w:w="185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67D57C" w14:textId="77777777" w:rsidR="00826EC0" w:rsidRPr="00CB1AD0" w:rsidRDefault="00826EC0" w:rsidP="00F16B1F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aus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DJ123</w:t>
            </w:r>
          </w:p>
        </w:tc>
        <w:tc>
          <w:tcPr>
            <w:tcW w:w="147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75F01B" w14:textId="77777777" w:rsidR="00826EC0" w:rsidRPr="00CB1AD0" w:rsidRDefault="00826EC0" w:rsidP="00F16B1F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74.0%</w:t>
            </w:r>
          </w:p>
        </w:tc>
      </w:tr>
      <w:tr w:rsidR="00826EC0" w:rsidRPr="00CB1AD0" w14:paraId="1F7D6CE5" w14:textId="77777777" w:rsidTr="00F16B1F">
        <w:trPr>
          <w:trHeight w:val="340"/>
        </w:trPr>
        <w:tc>
          <w:tcPr>
            <w:tcW w:w="1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7519F5" w14:textId="77777777" w:rsidR="00826EC0" w:rsidRPr="00CB1AD0" w:rsidRDefault="00826EC0" w:rsidP="00F16B1F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aus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Kasalath</w:t>
            </w:r>
          </w:p>
        </w:tc>
        <w:tc>
          <w:tcPr>
            <w:tcW w:w="1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71C41D" w14:textId="77777777" w:rsidR="00826EC0" w:rsidRPr="00CB1AD0" w:rsidRDefault="00826EC0" w:rsidP="00F16B1F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83.2%</w:t>
            </w:r>
          </w:p>
        </w:tc>
      </w:tr>
      <w:tr w:rsidR="00826EC0" w:rsidRPr="00CB1AD0" w14:paraId="6BAA7D1D" w14:textId="77777777" w:rsidTr="00F16B1F">
        <w:trPr>
          <w:trHeight w:val="340"/>
        </w:trPr>
        <w:tc>
          <w:tcPr>
            <w:tcW w:w="1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C7574C" w14:textId="77777777" w:rsidR="00826EC0" w:rsidRPr="00CB1AD0" w:rsidRDefault="00826EC0" w:rsidP="00F16B1F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93-11</w:t>
            </w:r>
          </w:p>
        </w:tc>
        <w:tc>
          <w:tcPr>
            <w:tcW w:w="1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6CCABC" w14:textId="77777777" w:rsidR="00826EC0" w:rsidRPr="00CB1AD0" w:rsidRDefault="00826EC0" w:rsidP="00F16B1F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71.4%</w:t>
            </w:r>
          </w:p>
        </w:tc>
      </w:tr>
      <w:tr w:rsidR="00826EC0" w:rsidRPr="00CB1AD0" w14:paraId="263314CD" w14:textId="77777777" w:rsidTr="00F16B1F">
        <w:trPr>
          <w:trHeight w:val="340"/>
        </w:trPr>
        <w:tc>
          <w:tcPr>
            <w:tcW w:w="1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8EB42E" w14:textId="77777777" w:rsidR="00826EC0" w:rsidRPr="00CB1AD0" w:rsidRDefault="00826EC0" w:rsidP="00F16B1F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IR64</w:t>
            </w:r>
          </w:p>
        </w:tc>
        <w:tc>
          <w:tcPr>
            <w:tcW w:w="1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A2F8E4" w14:textId="77777777" w:rsidR="00826EC0" w:rsidRPr="00CB1AD0" w:rsidRDefault="00826EC0" w:rsidP="00F16B1F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74.2%</w:t>
            </w:r>
          </w:p>
        </w:tc>
      </w:tr>
      <w:tr w:rsidR="00826EC0" w:rsidRPr="00CB1AD0" w14:paraId="4E367DA6" w14:textId="77777777" w:rsidTr="00F16B1F">
        <w:trPr>
          <w:trHeight w:val="300"/>
        </w:trPr>
        <w:tc>
          <w:tcPr>
            <w:tcW w:w="1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B1CB60" w14:textId="77777777" w:rsidR="00826EC0" w:rsidRPr="00CB1AD0" w:rsidRDefault="00826EC0" w:rsidP="00F16B1F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O. nivara</w:t>
            </w:r>
          </w:p>
        </w:tc>
        <w:tc>
          <w:tcPr>
            <w:tcW w:w="1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D3DF9F" w14:textId="77777777" w:rsidR="00826EC0" w:rsidRPr="00CB1AD0" w:rsidRDefault="00826EC0" w:rsidP="00F16B1F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65.1%</w:t>
            </w:r>
          </w:p>
        </w:tc>
      </w:tr>
      <w:tr w:rsidR="00826EC0" w:rsidRPr="00CB1AD0" w14:paraId="1B6FF4BB" w14:textId="77777777" w:rsidTr="00F16B1F">
        <w:trPr>
          <w:trHeight w:val="300"/>
        </w:trPr>
        <w:tc>
          <w:tcPr>
            <w:tcW w:w="185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7F2D90" w14:textId="77777777" w:rsidR="00826EC0" w:rsidRPr="00CB1AD0" w:rsidRDefault="00826EC0" w:rsidP="00F16B1F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O. rufipogon</w:t>
            </w:r>
          </w:p>
        </w:tc>
        <w:tc>
          <w:tcPr>
            <w:tcW w:w="147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03A222" w14:textId="77777777" w:rsidR="00826EC0" w:rsidRPr="00CB1AD0" w:rsidRDefault="00826EC0" w:rsidP="00F16B1F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74.3%</w:t>
            </w:r>
          </w:p>
        </w:tc>
      </w:tr>
      <w:tr w:rsidR="00826EC0" w:rsidRPr="00CB1AD0" w14:paraId="478AFE41" w14:textId="77777777" w:rsidTr="00F16B1F">
        <w:trPr>
          <w:trHeight w:val="300"/>
        </w:trPr>
        <w:tc>
          <w:tcPr>
            <w:tcW w:w="185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0C5F82" w14:textId="77777777" w:rsidR="00826EC0" w:rsidRPr="00CB1AD0" w:rsidRDefault="00826EC0" w:rsidP="00F16B1F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O. punctata</w:t>
            </w:r>
          </w:p>
        </w:tc>
        <w:tc>
          <w:tcPr>
            <w:tcW w:w="14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B8D332" w14:textId="77777777" w:rsidR="00826EC0" w:rsidRPr="00CB1AD0" w:rsidRDefault="00826EC0" w:rsidP="00F16B1F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36.9%</w:t>
            </w:r>
          </w:p>
        </w:tc>
      </w:tr>
    </w:tbl>
    <w:p w14:paraId="3A48DC54" w14:textId="77777777" w:rsidR="00826EC0" w:rsidRPr="00CB1AD0" w:rsidRDefault="00826EC0" w:rsidP="00826EC0">
      <w:pPr>
        <w:rPr>
          <w:rFonts w:ascii="Times New Roman" w:hAnsi="Times New Roman" w:cs="Times New Roman"/>
        </w:rPr>
      </w:pPr>
    </w:p>
    <w:p w14:paraId="18395EC1" w14:textId="77777777" w:rsidR="00826EC0" w:rsidRPr="00CB1AD0" w:rsidRDefault="00826EC0" w:rsidP="00826EC0">
      <w:pPr>
        <w:rPr>
          <w:rFonts w:ascii="Times New Roman" w:hAnsi="Times New Roman" w:cs="Times New Roman"/>
        </w:rPr>
        <w:sectPr w:rsidR="00826EC0" w:rsidRPr="00CB1AD0" w:rsidSect="00854F20">
          <w:pgSz w:w="12240" w:h="15840"/>
          <w:pgMar w:top="1440" w:right="1800" w:bottom="1440" w:left="1800" w:header="720" w:footer="720" w:gutter="0"/>
          <w:cols w:space="720"/>
          <w:docGrid w:linePitch="360"/>
        </w:sectPr>
      </w:pPr>
      <w:r w:rsidRPr="00CB1AD0">
        <w:rPr>
          <w:rFonts w:ascii="Times New Roman" w:hAnsi="Times New Roman" w:cs="Times New Roman"/>
        </w:rPr>
        <w:t>a. Proportion of the reference japonica genome that had a target genome’s base aligned to it.</w:t>
      </w:r>
    </w:p>
    <w:p w14:paraId="6BF4DC97" w14:textId="77777777" w:rsidR="00826EC0" w:rsidRPr="00CB1AD0" w:rsidRDefault="00826EC0" w:rsidP="00826EC0">
      <w:pPr>
        <w:rPr>
          <w:rFonts w:ascii="Times New Roman" w:hAnsi="Times New Roman" w:cs="Times New Roman"/>
        </w:rPr>
      </w:pPr>
      <w:r w:rsidRPr="00CB1AD0">
        <w:rPr>
          <w:rFonts w:ascii="Times New Roman" w:hAnsi="Times New Roman" w:cs="Times New Roman"/>
        </w:rPr>
        <w:t xml:space="preserve">Supplemental Table S2. Total number of genes analyzed for the four-taxon topology test. </w:t>
      </w:r>
      <w:r w:rsidRPr="00CB1AD0">
        <w:rPr>
          <w:rFonts w:ascii="Times New Roman" w:hAnsi="Times New Roman" w:cs="Times New Roman"/>
          <w:i/>
        </w:rPr>
        <w:t xml:space="preserve">O. punctata </w:t>
      </w:r>
      <w:r w:rsidRPr="00CB1AD0">
        <w:rPr>
          <w:rFonts w:ascii="Times New Roman" w:hAnsi="Times New Roman" w:cs="Times New Roman"/>
        </w:rPr>
        <w:t>was always the outgroup species</w:t>
      </w:r>
    </w:p>
    <w:p w14:paraId="2BBF7BD3" w14:textId="77777777" w:rsidR="00826EC0" w:rsidRPr="00CB1AD0" w:rsidRDefault="00826EC0" w:rsidP="00826EC0">
      <w:pPr>
        <w:rPr>
          <w:rFonts w:ascii="Times New Roman" w:hAnsi="Times New Roman" w:cs="Times New Roman"/>
        </w:rPr>
      </w:pPr>
    </w:p>
    <w:tbl>
      <w:tblPr>
        <w:tblW w:w="6424" w:type="dxa"/>
        <w:tblInd w:w="93" w:type="dxa"/>
        <w:tblLook w:val="04A0" w:firstRow="1" w:lastRow="0" w:firstColumn="1" w:lastColumn="0" w:noHBand="0" w:noVBand="1"/>
      </w:tblPr>
      <w:tblGrid>
        <w:gridCol w:w="4576"/>
        <w:gridCol w:w="1848"/>
      </w:tblGrid>
      <w:tr w:rsidR="00826EC0" w:rsidRPr="00CB1AD0" w14:paraId="09A25248" w14:textId="77777777" w:rsidTr="00F16B1F">
        <w:trPr>
          <w:trHeight w:val="340"/>
        </w:trPr>
        <w:tc>
          <w:tcPr>
            <w:tcW w:w="45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BFE27F0" w14:textId="77777777" w:rsidR="00826EC0" w:rsidRPr="00CB1AD0" w:rsidRDefault="00826EC0" w:rsidP="00F16B1F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Compared Population</w:t>
            </w:r>
          </w:p>
        </w:tc>
        <w:tc>
          <w:tcPr>
            <w:tcW w:w="18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04F1DAC" w14:textId="77777777" w:rsidR="00826EC0" w:rsidRPr="00CB1AD0" w:rsidRDefault="00826EC0" w:rsidP="00F16B1F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Number of</w:t>
            </w:r>
          </w:p>
          <w:p w14:paraId="46321026" w14:textId="77777777" w:rsidR="00826EC0" w:rsidRPr="00CB1AD0" w:rsidRDefault="00826EC0" w:rsidP="00F16B1F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Analyzed genes</w:t>
            </w:r>
          </w:p>
        </w:tc>
      </w:tr>
      <w:tr w:rsidR="00826EC0" w:rsidRPr="00CB1AD0" w14:paraId="06ADC47B" w14:textId="77777777" w:rsidTr="00F16B1F">
        <w:trPr>
          <w:trHeight w:val="340"/>
        </w:trPr>
        <w:tc>
          <w:tcPr>
            <w:tcW w:w="45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3B4AC8" w14:textId="77777777" w:rsidR="00826EC0" w:rsidRPr="00CB1AD0" w:rsidRDefault="00826EC0" w:rsidP="00F16B1F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aus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DJ123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 xml:space="preserve">, </w:t>
            </w:r>
            <w:r w:rsidRPr="00CB1AD0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O.nivara, O.rufipogon</w:t>
            </w:r>
          </w:p>
        </w:tc>
        <w:tc>
          <w:tcPr>
            <w:tcW w:w="184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B09E18" w14:textId="77777777" w:rsidR="00826EC0" w:rsidRPr="00CB1AD0" w:rsidRDefault="00826EC0" w:rsidP="00F16B1F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hAnsi="Times New Roman" w:cs="Times New Roman"/>
                <w:color w:val="000000"/>
              </w:rPr>
              <w:t>14346</w:t>
            </w:r>
          </w:p>
        </w:tc>
      </w:tr>
      <w:tr w:rsidR="00826EC0" w:rsidRPr="00CB1AD0" w14:paraId="06BB380E" w14:textId="77777777" w:rsidTr="00F16B1F">
        <w:trPr>
          <w:trHeight w:val="340"/>
        </w:trPr>
        <w:tc>
          <w:tcPr>
            <w:tcW w:w="4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575A48" w14:textId="77777777" w:rsidR="00826EC0" w:rsidRPr="00CB1AD0" w:rsidRDefault="00826EC0" w:rsidP="00F16B1F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aus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Kasalath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 xml:space="preserve">, </w:t>
            </w:r>
            <w:r w:rsidRPr="00CB1AD0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O.nivara, O.rufipogon</w:t>
            </w:r>
          </w:p>
        </w:tc>
        <w:tc>
          <w:tcPr>
            <w:tcW w:w="1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2F4D74" w14:textId="77777777" w:rsidR="00826EC0" w:rsidRPr="00CB1AD0" w:rsidRDefault="00826EC0" w:rsidP="00F16B1F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hAnsi="Times New Roman" w:cs="Times New Roman"/>
                <w:color w:val="000000"/>
              </w:rPr>
              <w:t>17965</w:t>
            </w:r>
          </w:p>
        </w:tc>
      </w:tr>
      <w:tr w:rsidR="00826EC0" w:rsidRPr="00CB1AD0" w14:paraId="2F5334D1" w14:textId="77777777" w:rsidTr="00F16B1F">
        <w:trPr>
          <w:trHeight w:val="340"/>
        </w:trPr>
        <w:tc>
          <w:tcPr>
            <w:tcW w:w="4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622D8D" w14:textId="77777777" w:rsidR="00826EC0" w:rsidRPr="00CB1AD0" w:rsidRDefault="00826EC0" w:rsidP="00F16B1F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IR64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 xml:space="preserve">, </w:t>
            </w:r>
            <w:r w:rsidRPr="00CB1AD0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O.nivara, O.rufipogon</w:t>
            </w:r>
          </w:p>
        </w:tc>
        <w:tc>
          <w:tcPr>
            <w:tcW w:w="1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7A6A76" w14:textId="77777777" w:rsidR="00826EC0" w:rsidRPr="00CB1AD0" w:rsidRDefault="00826EC0" w:rsidP="00F16B1F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hAnsi="Times New Roman" w:cs="Times New Roman"/>
                <w:color w:val="000000"/>
              </w:rPr>
              <w:t>19129</w:t>
            </w:r>
          </w:p>
        </w:tc>
      </w:tr>
      <w:tr w:rsidR="00826EC0" w:rsidRPr="00CB1AD0" w14:paraId="1E2754FC" w14:textId="77777777" w:rsidTr="00F16B1F">
        <w:trPr>
          <w:trHeight w:val="340"/>
        </w:trPr>
        <w:tc>
          <w:tcPr>
            <w:tcW w:w="4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1E0AD2" w14:textId="77777777" w:rsidR="00826EC0" w:rsidRPr="00CB1AD0" w:rsidRDefault="00826EC0" w:rsidP="00F16B1F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IR64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, aus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DJ123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 xml:space="preserve">, </w:t>
            </w:r>
            <w:r w:rsidRPr="00CB1AD0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O.nivara</w:t>
            </w:r>
          </w:p>
        </w:tc>
        <w:tc>
          <w:tcPr>
            <w:tcW w:w="1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91EC69" w14:textId="77777777" w:rsidR="00826EC0" w:rsidRPr="00CB1AD0" w:rsidRDefault="00826EC0" w:rsidP="00F16B1F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hAnsi="Times New Roman" w:cs="Times New Roman"/>
                <w:color w:val="000000"/>
              </w:rPr>
              <w:t>19295</w:t>
            </w:r>
          </w:p>
        </w:tc>
      </w:tr>
      <w:tr w:rsidR="00826EC0" w:rsidRPr="00CB1AD0" w14:paraId="0B9F3DA3" w14:textId="77777777" w:rsidTr="00F16B1F">
        <w:trPr>
          <w:trHeight w:val="340"/>
        </w:trPr>
        <w:tc>
          <w:tcPr>
            <w:tcW w:w="4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F3FD0B" w14:textId="77777777" w:rsidR="00826EC0" w:rsidRPr="00CB1AD0" w:rsidRDefault="00826EC0" w:rsidP="00F16B1F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IR64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, aus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Kasalath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 xml:space="preserve">, </w:t>
            </w:r>
            <w:r w:rsidRPr="00CB1AD0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O.nivara</w:t>
            </w:r>
          </w:p>
        </w:tc>
        <w:tc>
          <w:tcPr>
            <w:tcW w:w="1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3F835C" w14:textId="77777777" w:rsidR="00826EC0" w:rsidRPr="00CB1AD0" w:rsidRDefault="00826EC0" w:rsidP="00F16B1F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hAnsi="Times New Roman" w:cs="Times New Roman"/>
                <w:color w:val="000000"/>
              </w:rPr>
              <w:t>18139</w:t>
            </w:r>
          </w:p>
        </w:tc>
      </w:tr>
      <w:tr w:rsidR="00826EC0" w:rsidRPr="00CB1AD0" w14:paraId="3370D02F" w14:textId="77777777" w:rsidTr="00F16B1F">
        <w:trPr>
          <w:trHeight w:val="340"/>
        </w:trPr>
        <w:tc>
          <w:tcPr>
            <w:tcW w:w="4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0C4830" w14:textId="77777777" w:rsidR="00826EC0" w:rsidRPr="00CB1AD0" w:rsidRDefault="00826EC0" w:rsidP="00F16B1F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93-11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 xml:space="preserve">, </w:t>
            </w:r>
            <w:r w:rsidRPr="00CB1AD0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O.nivara, O.rufipogon</w:t>
            </w:r>
          </w:p>
        </w:tc>
        <w:tc>
          <w:tcPr>
            <w:tcW w:w="1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3A5F90" w14:textId="77777777" w:rsidR="00826EC0" w:rsidRPr="00CB1AD0" w:rsidRDefault="00826EC0" w:rsidP="00F16B1F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hAnsi="Times New Roman" w:cs="Times New Roman"/>
                <w:color w:val="000000"/>
              </w:rPr>
              <w:t>18442</w:t>
            </w:r>
          </w:p>
        </w:tc>
      </w:tr>
      <w:tr w:rsidR="00826EC0" w:rsidRPr="00CB1AD0" w14:paraId="7FC39024" w14:textId="77777777" w:rsidTr="00F16B1F">
        <w:trPr>
          <w:trHeight w:val="340"/>
        </w:trPr>
        <w:tc>
          <w:tcPr>
            <w:tcW w:w="4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EF6FBF" w14:textId="77777777" w:rsidR="00826EC0" w:rsidRPr="00CB1AD0" w:rsidRDefault="00826EC0" w:rsidP="00F16B1F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93-11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, aus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DJ123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 xml:space="preserve">, </w:t>
            </w:r>
            <w:r w:rsidRPr="00CB1AD0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O.nivara</w:t>
            </w:r>
          </w:p>
        </w:tc>
        <w:tc>
          <w:tcPr>
            <w:tcW w:w="1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9EAF9A" w14:textId="77777777" w:rsidR="00826EC0" w:rsidRPr="00CB1AD0" w:rsidRDefault="00826EC0" w:rsidP="00F16B1F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hAnsi="Times New Roman" w:cs="Times New Roman"/>
                <w:color w:val="000000"/>
              </w:rPr>
              <w:t>18670</w:t>
            </w:r>
          </w:p>
        </w:tc>
      </w:tr>
      <w:tr w:rsidR="00826EC0" w:rsidRPr="00CB1AD0" w14:paraId="4765E0F7" w14:textId="77777777" w:rsidTr="00F16B1F">
        <w:trPr>
          <w:trHeight w:val="340"/>
        </w:trPr>
        <w:tc>
          <w:tcPr>
            <w:tcW w:w="4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7DB62F" w14:textId="77777777" w:rsidR="00826EC0" w:rsidRPr="00CB1AD0" w:rsidRDefault="00826EC0" w:rsidP="00F16B1F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93-11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, aus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Kasalath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 xml:space="preserve">, </w:t>
            </w:r>
            <w:r w:rsidRPr="00CB1AD0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O. nivara</w:t>
            </w:r>
          </w:p>
        </w:tc>
        <w:tc>
          <w:tcPr>
            <w:tcW w:w="1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C2DB5A" w14:textId="77777777" w:rsidR="00826EC0" w:rsidRPr="00CB1AD0" w:rsidRDefault="00826EC0" w:rsidP="00F16B1F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hAnsi="Times New Roman" w:cs="Times New Roman"/>
                <w:color w:val="000000"/>
              </w:rPr>
              <w:t>17617</w:t>
            </w:r>
          </w:p>
        </w:tc>
      </w:tr>
      <w:tr w:rsidR="00826EC0" w:rsidRPr="00CB1AD0" w14:paraId="2939A2E9" w14:textId="77777777" w:rsidTr="00F16B1F">
        <w:trPr>
          <w:trHeight w:val="340"/>
        </w:trPr>
        <w:tc>
          <w:tcPr>
            <w:tcW w:w="4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743255" w14:textId="77777777" w:rsidR="00826EC0" w:rsidRPr="00CB1AD0" w:rsidRDefault="00826EC0" w:rsidP="00F16B1F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 xml:space="preserve">japonica, </w:t>
            </w:r>
            <w:r w:rsidRPr="00CB1AD0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O.nivara, O.rufipogon</w:t>
            </w:r>
          </w:p>
        </w:tc>
        <w:tc>
          <w:tcPr>
            <w:tcW w:w="1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6BBAF1C" w14:textId="77777777" w:rsidR="00826EC0" w:rsidRPr="00CB1AD0" w:rsidRDefault="00826EC0" w:rsidP="00F16B1F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CB1AD0">
              <w:rPr>
                <w:rFonts w:ascii="Times New Roman" w:hAnsi="Times New Roman" w:cs="Times New Roman"/>
                <w:color w:val="000000"/>
              </w:rPr>
              <w:t>19707</w:t>
            </w:r>
          </w:p>
        </w:tc>
      </w:tr>
      <w:tr w:rsidR="00826EC0" w:rsidRPr="00CB1AD0" w14:paraId="0780F935" w14:textId="77777777" w:rsidTr="00F16B1F">
        <w:trPr>
          <w:trHeight w:val="340"/>
        </w:trPr>
        <w:tc>
          <w:tcPr>
            <w:tcW w:w="4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2B810A" w14:textId="77777777" w:rsidR="00826EC0" w:rsidRPr="00CB1AD0" w:rsidRDefault="00826EC0" w:rsidP="00F16B1F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japonica, aus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DJ123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 xml:space="preserve">, </w:t>
            </w:r>
            <w:r w:rsidRPr="00CB1AD0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O.nivara</w:t>
            </w:r>
          </w:p>
        </w:tc>
        <w:tc>
          <w:tcPr>
            <w:tcW w:w="1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021F8B" w14:textId="77777777" w:rsidR="00826EC0" w:rsidRPr="00CB1AD0" w:rsidRDefault="00826EC0" w:rsidP="00F16B1F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CB1AD0">
              <w:rPr>
                <w:rFonts w:ascii="Times New Roman" w:hAnsi="Times New Roman" w:cs="Times New Roman"/>
                <w:color w:val="000000"/>
              </w:rPr>
              <w:t>19857</w:t>
            </w:r>
          </w:p>
        </w:tc>
      </w:tr>
      <w:tr w:rsidR="00826EC0" w:rsidRPr="00CB1AD0" w14:paraId="046C07B9" w14:textId="77777777" w:rsidTr="00F16B1F">
        <w:trPr>
          <w:trHeight w:val="340"/>
        </w:trPr>
        <w:tc>
          <w:tcPr>
            <w:tcW w:w="4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E51455" w14:textId="77777777" w:rsidR="00826EC0" w:rsidRPr="00CB1AD0" w:rsidRDefault="00826EC0" w:rsidP="00F16B1F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japonica, aus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DJ123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 xml:space="preserve">, </w:t>
            </w:r>
            <w:r w:rsidRPr="00CB1AD0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O.rufipogon</w:t>
            </w:r>
          </w:p>
        </w:tc>
        <w:tc>
          <w:tcPr>
            <w:tcW w:w="1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49F5EA" w14:textId="77777777" w:rsidR="00826EC0" w:rsidRPr="00CB1AD0" w:rsidRDefault="00826EC0" w:rsidP="00F16B1F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CB1AD0">
              <w:rPr>
                <w:rFonts w:ascii="Times New Roman" w:hAnsi="Times New Roman" w:cs="Times New Roman"/>
                <w:color w:val="000000"/>
              </w:rPr>
              <w:t>21136</w:t>
            </w:r>
          </w:p>
        </w:tc>
      </w:tr>
      <w:tr w:rsidR="00826EC0" w:rsidRPr="00CB1AD0" w14:paraId="1749EA45" w14:textId="77777777" w:rsidTr="00F16B1F">
        <w:trPr>
          <w:trHeight w:val="340"/>
        </w:trPr>
        <w:tc>
          <w:tcPr>
            <w:tcW w:w="4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710565" w14:textId="77777777" w:rsidR="00826EC0" w:rsidRPr="00CB1AD0" w:rsidRDefault="00826EC0" w:rsidP="00F16B1F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japonica, aus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Kasalath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 xml:space="preserve">, </w:t>
            </w:r>
            <w:r w:rsidRPr="00CB1AD0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O.nivara</w:t>
            </w:r>
          </w:p>
        </w:tc>
        <w:tc>
          <w:tcPr>
            <w:tcW w:w="1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E8CE94" w14:textId="77777777" w:rsidR="00826EC0" w:rsidRPr="00CB1AD0" w:rsidRDefault="00826EC0" w:rsidP="00F16B1F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CB1AD0">
              <w:rPr>
                <w:rFonts w:ascii="Times New Roman" w:hAnsi="Times New Roman" w:cs="Times New Roman"/>
                <w:color w:val="000000"/>
              </w:rPr>
              <w:t>18670</w:t>
            </w:r>
          </w:p>
        </w:tc>
      </w:tr>
      <w:tr w:rsidR="00826EC0" w:rsidRPr="00CB1AD0" w14:paraId="17E199E6" w14:textId="77777777" w:rsidTr="00F16B1F">
        <w:trPr>
          <w:trHeight w:val="340"/>
        </w:trPr>
        <w:tc>
          <w:tcPr>
            <w:tcW w:w="4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AD1F21" w14:textId="77777777" w:rsidR="00826EC0" w:rsidRPr="00CB1AD0" w:rsidRDefault="00826EC0" w:rsidP="00F16B1F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japonica, aus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Kasalath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 xml:space="preserve">, </w:t>
            </w:r>
            <w:r w:rsidRPr="00CB1AD0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O.rufipogon</w:t>
            </w:r>
          </w:p>
        </w:tc>
        <w:tc>
          <w:tcPr>
            <w:tcW w:w="1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18FE218" w14:textId="77777777" w:rsidR="00826EC0" w:rsidRPr="00CB1AD0" w:rsidRDefault="00826EC0" w:rsidP="00F16B1F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CB1AD0">
              <w:rPr>
                <w:rFonts w:ascii="Times New Roman" w:hAnsi="Times New Roman" w:cs="Times New Roman"/>
                <w:color w:val="000000"/>
              </w:rPr>
              <w:t>19478</w:t>
            </w:r>
          </w:p>
        </w:tc>
      </w:tr>
      <w:tr w:rsidR="00826EC0" w:rsidRPr="00CB1AD0" w14:paraId="5C51767C" w14:textId="77777777" w:rsidTr="00F16B1F">
        <w:trPr>
          <w:trHeight w:val="340"/>
        </w:trPr>
        <w:tc>
          <w:tcPr>
            <w:tcW w:w="4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4D9C49A" w14:textId="77777777" w:rsidR="00826EC0" w:rsidRPr="00CB1AD0" w:rsidRDefault="00826EC0" w:rsidP="00F16B1F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japonica, 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IR64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 xml:space="preserve">, </w:t>
            </w:r>
            <w:r w:rsidRPr="00CB1AD0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O.nivara</w:t>
            </w:r>
          </w:p>
        </w:tc>
        <w:tc>
          <w:tcPr>
            <w:tcW w:w="1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581CB0" w14:textId="77777777" w:rsidR="00826EC0" w:rsidRPr="00CB1AD0" w:rsidRDefault="00826EC0" w:rsidP="00F16B1F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CB1AD0">
              <w:rPr>
                <w:rFonts w:ascii="Times New Roman" w:hAnsi="Times New Roman" w:cs="Times New Roman"/>
                <w:color w:val="000000"/>
              </w:rPr>
              <w:t>19903</w:t>
            </w:r>
          </w:p>
        </w:tc>
      </w:tr>
      <w:tr w:rsidR="00826EC0" w:rsidRPr="00CB1AD0" w14:paraId="2E53617D" w14:textId="77777777" w:rsidTr="00F16B1F">
        <w:trPr>
          <w:trHeight w:val="340"/>
        </w:trPr>
        <w:tc>
          <w:tcPr>
            <w:tcW w:w="4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3B5847" w14:textId="77777777" w:rsidR="00826EC0" w:rsidRPr="00CB1AD0" w:rsidRDefault="00826EC0" w:rsidP="00F16B1F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japonica, 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IR64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 xml:space="preserve">, </w:t>
            </w:r>
            <w:r w:rsidRPr="00CB1AD0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O.rufipogon</w:t>
            </w:r>
          </w:p>
        </w:tc>
        <w:tc>
          <w:tcPr>
            <w:tcW w:w="1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B65E7B" w14:textId="77777777" w:rsidR="00826EC0" w:rsidRPr="00CB1AD0" w:rsidRDefault="00826EC0" w:rsidP="00F16B1F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CB1AD0">
              <w:rPr>
                <w:rFonts w:ascii="Times New Roman" w:hAnsi="Times New Roman" w:cs="Times New Roman"/>
                <w:color w:val="000000"/>
              </w:rPr>
              <w:t>21187</w:t>
            </w:r>
          </w:p>
        </w:tc>
      </w:tr>
      <w:tr w:rsidR="00826EC0" w:rsidRPr="00CB1AD0" w14:paraId="0EBA90F0" w14:textId="77777777" w:rsidTr="00F16B1F">
        <w:trPr>
          <w:trHeight w:val="340"/>
        </w:trPr>
        <w:tc>
          <w:tcPr>
            <w:tcW w:w="4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CFB2DB" w14:textId="77777777" w:rsidR="00826EC0" w:rsidRPr="00CB1AD0" w:rsidRDefault="00826EC0" w:rsidP="00F16B1F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japonica, 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IR64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, aus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DJ123</w:t>
            </w:r>
          </w:p>
        </w:tc>
        <w:tc>
          <w:tcPr>
            <w:tcW w:w="1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0D491B" w14:textId="77777777" w:rsidR="00826EC0" w:rsidRPr="00CB1AD0" w:rsidRDefault="00826EC0" w:rsidP="00F16B1F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CB1AD0">
              <w:rPr>
                <w:rFonts w:ascii="Times New Roman" w:hAnsi="Times New Roman" w:cs="Times New Roman"/>
                <w:color w:val="000000"/>
              </w:rPr>
              <w:t>21405</w:t>
            </w:r>
          </w:p>
        </w:tc>
      </w:tr>
      <w:tr w:rsidR="00826EC0" w:rsidRPr="00CB1AD0" w14:paraId="63D5EC3C" w14:textId="77777777" w:rsidTr="00F16B1F">
        <w:trPr>
          <w:trHeight w:val="340"/>
        </w:trPr>
        <w:tc>
          <w:tcPr>
            <w:tcW w:w="4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57120B" w14:textId="77777777" w:rsidR="00826EC0" w:rsidRPr="00CB1AD0" w:rsidRDefault="00826EC0" w:rsidP="00F16B1F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japonica, 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IR64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, aus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Kasalath</w:t>
            </w:r>
          </w:p>
        </w:tc>
        <w:tc>
          <w:tcPr>
            <w:tcW w:w="1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55BF514" w14:textId="77777777" w:rsidR="00826EC0" w:rsidRPr="00CB1AD0" w:rsidRDefault="00826EC0" w:rsidP="00F16B1F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CB1AD0">
              <w:rPr>
                <w:rFonts w:ascii="Times New Roman" w:hAnsi="Times New Roman" w:cs="Times New Roman"/>
                <w:color w:val="000000"/>
              </w:rPr>
              <w:t>20069</w:t>
            </w:r>
          </w:p>
        </w:tc>
      </w:tr>
      <w:tr w:rsidR="00826EC0" w:rsidRPr="00CB1AD0" w14:paraId="706AD116" w14:textId="77777777" w:rsidTr="00F16B1F">
        <w:trPr>
          <w:trHeight w:val="340"/>
        </w:trPr>
        <w:tc>
          <w:tcPr>
            <w:tcW w:w="4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0D4B043" w14:textId="77777777" w:rsidR="00826EC0" w:rsidRPr="00CB1AD0" w:rsidRDefault="00826EC0" w:rsidP="00F16B1F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japonica, 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93-11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 xml:space="preserve">, </w:t>
            </w:r>
            <w:r w:rsidRPr="00CB1AD0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O.nivara</w:t>
            </w:r>
          </w:p>
        </w:tc>
        <w:tc>
          <w:tcPr>
            <w:tcW w:w="1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A7AB47D" w14:textId="77777777" w:rsidR="00826EC0" w:rsidRPr="00CB1AD0" w:rsidRDefault="00826EC0" w:rsidP="00F16B1F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CB1AD0">
              <w:rPr>
                <w:rFonts w:ascii="Times New Roman" w:hAnsi="Times New Roman" w:cs="Times New Roman"/>
                <w:color w:val="000000"/>
              </w:rPr>
              <w:t>19287</w:t>
            </w:r>
          </w:p>
        </w:tc>
      </w:tr>
      <w:tr w:rsidR="00826EC0" w:rsidRPr="00CB1AD0" w14:paraId="22FBECE9" w14:textId="77777777" w:rsidTr="00F16B1F">
        <w:trPr>
          <w:trHeight w:val="340"/>
        </w:trPr>
        <w:tc>
          <w:tcPr>
            <w:tcW w:w="4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E4233D" w14:textId="77777777" w:rsidR="00826EC0" w:rsidRPr="00CB1AD0" w:rsidRDefault="00826EC0" w:rsidP="00F16B1F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japonica, 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93-11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 xml:space="preserve">, </w:t>
            </w:r>
            <w:r w:rsidRPr="00CB1AD0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O.rufipogon</w:t>
            </w:r>
          </w:p>
        </w:tc>
        <w:tc>
          <w:tcPr>
            <w:tcW w:w="1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28CAE0" w14:textId="77777777" w:rsidR="00826EC0" w:rsidRPr="00CB1AD0" w:rsidRDefault="00826EC0" w:rsidP="00F16B1F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CB1AD0">
              <w:rPr>
                <w:rFonts w:ascii="Times New Roman" w:hAnsi="Times New Roman" w:cs="Times New Roman"/>
                <w:color w:val="000000"/>
              </w:rPr>
              <w:t>20493</w:t>
            </w:r>
          </w:p>
        </w:tc>
      </w:tr>
      <w:tr w:rsidR="00826EC0" w:rsidRPr="00CB1AD0" w14:paraId="68D8BB71" w14:textId="77777777" w:rsidTr="00826EC0">
        <w:trPr>
          <w:trHeight w:val="340"/>
        </w:trPr>
        <w:tc>
          <w:tcPr>
            <w:tcW w:w="45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5BC71F3" w14:textId="77777777" w:rsidR="00826EC0" w:rsidRPr="00CB1AD0" w:rsidRDefault="00826EC0" w:rsidP="00F16B1F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japonica, 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93-11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, aus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DJ123</w:t>
            </w:r>
          </w:p>
        </w:tc>
        <w:tc>
          <w:tcPr>
            <w:tcW w:w="184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96C3FD0" w14:textId="77777777" w:rsidR="00826EC0" w:rsidRPr="00CB1AD0" w:rsidRDefault="00826EC0" w:rsidP="00F16B1F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CB1AD0">
              <w:rPr>
                <w:rFonts w:ascii="Times New Roman" w:hAnsi="Times New Roman" w:cs="Times New Roman"/>
                <w:color w:val="000000"/>
              </w:rPr>
              <w:t>20702</w:t>
            </w:r>
          </w:p>
        </w:tc>
      </w:tr>
      <w:tr w:rsidR="00826EC0" w:rsidRPr="00CB1AD0" w14:paraId="7E0343F3" w14:textId="77777777" w:rsidTr="00826EC0">
        <w:trPr>
          <w:trHeight w:val="340"/>
        </w:trPr>
        <w:tc>
          <w:tcPr>
            <w:tcW w:w="4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D9BD6AF" w14:textId="77777777" w:rsidR="00826EC0" w:rsidRPr="00CB1AD0" w:rsidRDefault="00826EC0" w:rsidP="00F16B1F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japonica, 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93-11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, aus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Kasalath</w:t>
            </w:r>
          </w:p>
        </w:tc>
        <w:tc>
          <w:tcPr>
            <w:tcW w:w="184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E87E259" w14:textId="77777777" w:rsidR="00826EC0" w:rsidRPr="00CB1AD0" w:rsidRDefault="00826EC0" w:rsidP="00F16B1F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CB1AD0">
              <w:rPr>
                <w:rFonts w:ascii="Times New Roman" w:hAnsi="Times New Roman" w:cs="Times New Roman"/>
                <w:color w:val="000000"/>
              </w:rPr>
              <w:t>19478</w:t>
            </w:r>
          </w:p>
        </w:tc>
      </w:tr>
    </w:tbl>
    <w:p w14:paraId="5E52B664" w14:textId="77777777" w:rsidR="00826EC0" w:rsidRPr="00CB1AD0" w:rsidRDefault="00826EC0" w:rsidP="00826EC0">
      <w:pPr>
        <w:rPr>
          <w:rFonts w:ascii="Times New Roman" w:hAnsi="Times New Roman" w:cs="Times New Roman"/>
        </w:rPr>
      </w:pPr>
    </w:p>
    <w:p w14:paraId="262BF093" w14:textId="77777777" w:rsidR="00826EC0" w:rsidRPr="00CB1AD0" w:rsidRDefault="00826EC0" w:rsidP="00826EC0">
      <w:pPr>
        <w:rPr>
          <w:rFonts w:ascii="Times New Roman" w:hAnsi="Times New Roman" w:cs="Times New Roman"/>
        </w:rPr>
      </w:pPr>
    </w:p>
    <w:p w14:paraId="7EB8ED7F" w14:textId="77777777" w:rsidR="00826EC0" w:rsidRPr="00CB1AD0" w:rsidRDefault="00826EC0" w:rsidP="00826EC0">
      <w:pPr>
        <w:rPr>
          <w:rFonts w:ascii="Times New Roman" w:hAnsi="Times New Roman" w:cs="Times New Roman"/>
        </w:rPr>
        <w:sectPr w:rsidR="00826EC0" w:rsidRPr="00CB1AD0" w:rsidSect="00854F20">
          <w:pgSz w:w="12240" w:h="15840"/>
          <w:pgMar w:top="1440" w:right="1800" w:bottom="1440" w:left="1800" w:header="720" w:footer="720" w:gutter="0"/>
          <w:cols w:space="720"/>
          <w:docGrid w:linePitch="360"/>
        </w:sectPr>
      </w:pPr>
    </w:p>
    <w:p w14:paraId="177C26E3" w14:textId="77777777" w:rsidR="00826EC0" w:rsidRPr="00CB1AD0" w:rsidRDefault="00826EC0" w:rsidP="00826EC0">
      <w:pPr>
        <w:rPr>
          <w:rFonts w:ascii="Times New Roman" w:hAnsi="Times New Roman" w:cs="Times New Roman"/>
        </w:rPr>
      </w:pPr>
      <w:r w:rsidRPr="00CB1AD0">
        <w:rPr>
          <w:rFonts w:ascii="Times New Roman" w:hAnsi="Times New Roman" w:cs="Times New Roman"/>
        </w:rPr>
        <w:t xml:space="preserve">Supplemental Table S3. Total number of gene trees significantly supporting a topology after the Approximately Unbiased (AU) test. Numbers in parenthesis represent percentage with 95% bootstrap confidence interval indicated in square brackets. </w:t>
      </w:r>
      <w:r w:rsidRPr="00CB1AD0">
        <w:rPr>
          <w:rFonts w:ascii="Times New Roman" w:hAnsi="Times New Roman" w:cs="Times New Roman"/>
          <w:i/>
        </w:rPr>
        <w:t xml:space="preserve">O. punctata </w:t>
      </w:r>
      <w:r w:rsidRPr="00CB1AD0">
        <w:rPr>
          <w:rFonts w:ascii="Times New Roman" w:hAnsi="Times New Roman" w:cs="Times New Roman"/>
        </w:rPr>
        <w:t>was used as outgroup for all topology tests.</w:t>
      </w:r>
    </w:p>
    <w:p w14:paraId="10EC8EC9" w14:textId="77777777" w:rsidR="00826EC0" w:rsidRPr="00CB1AD0" w:rsidRDefault="00826EC0" w:rsidP="00826EC0">
      <w:pPr>
        <w:rPr>
          <w:rFonts w:ascii="Times New Roman" w:hAnsi="Times New Roman" w:cs="Times New Roman"/>
        </w:rPr>
      </w:pPr>
    </w:p>
    <w:tbl>
      <w:tblPr>
        <w:tblW w:w="11100" w:type="dxa"/>
        <w:tblInd w:w="93" w:type="dxa"/>
        <w:tblLook w:val="04A0" w:firstRow="1" w:lastRow="0" w:firstColumn="1" w:lastColumn="0" w:noHBand="0" w:noVBand="1"/>
      </w:tblPr>
      <w:tblGrid>
        <w:gridCol w:w="3709"/>
        <w:gridCol w:w="3709"/>
        <w:gridCol w:w="3709"/>
      </w:tblGrid>
      <w:tr w:rsidR="00826EC0" w:rsidRPr="00CB1AD0" w14:paraId="2A40193C" w14:textId="77777777" w:rsidTr="00F16B1F">
        <w:trPr>
          <w:trHeight w:val="300"/>
        </w:trPr>
        <w:tc>
          <w:tcPr>
            <w:tcW w:w="37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E2E70F6" w14:textId="77777777" w:rsidR="00826EC0" w:rsidRPr="00CB1AD0" w:rsidRDefault="00826EC0" w:rsidP="00F16B1F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b/>
                <w:color w:val="000000"/>
              </w:rPr>
              <w:t>Major Topology</w:t>
            </w:r>
          </w:p>
        </w:tc>
        <w:tc>
          <w:tcPr>
            <w:tcW w:w="740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6B07332" w14:textId="77777777" w:rsidR="00826EC0" w:rsidRPr="00CB1AD0" w:rsidRDefault="00826EC0" w:rsidP="00F16B1F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b/>
                <w:color w:val="000000"/>
              </w:rPr>
              <w:t>Minor Topologies</w:t>
            </w:r>
          </w:p>
        </w:tc>
      </w:tr>
      <w:tr w:rsidR="00826EC0" w:rsidRPr="00CB1AD0" w14:paraId="65663E19" w14:textId="77777777" w:rsidTr="00F16B1F">
        <w:trPr>
          <w:trHeight w:val="300"/>
        </w:trPr>
        <w:tc>
          <w:tcPr>
            <w:tcW w:w="37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14E4FD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((japonica,O.rufipogon),O.nivara)</w:t>
            </w:r>
          </w:p>
        </w:tc>
        <w:tc>
          <w:tcPr>
            <w:tcW w:w="37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A1C814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((japonica,O.nivara),O.rufipogon)</w:t>
            </w:r>
          </w:p>
        </w:tc>
        <w:tc>
          <w:tcPr>
            <w:tcW w:w="37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857F01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((O.nivara,O.rufipogon),japonica)</w:t>
            </w:r>
          </w:p>
        </w:tc>
      </w:tr>
      <w:tr w:rsidR="00826EC0" w:rsidRPr="00CB1AD0" w14:paraId="2CEEFD9F" w14:textId="77777777" w:rsidTr="00F16B1F">
        <w:trPr>
          <w:trHeight w:val="300"/>
        </w:trPr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694523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5409 (85.1% [84.3-86.0%])</w:t>
            </w:r>
          </w:p>
        </w:tc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8E1373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497 (7.8% [7.2-8.5%])</w:t>
            </w:r>
          </w:p>
        </w:tc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8D0469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446 (7.0% [6.4-7.7%])</w:t>
            </w:r>
          </w:p>
        </w:tc>
      </w:tr>
      <w:tr w:rsidR="00826EC0" w:rsidRPr="00CB1AD0" w14:paraId="1455098D" w14:textId="77777777" w:rsidTr="00F16B1F">
        <w:trPr>
          <w:trHeight w:val="300"/>
        </w:trPr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848F8E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((SA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DJ123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,O.nivara),O.rufipogon)</w:t>
            </w:r>
          </w:p>
        </w:tc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842FC6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((SA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DJ123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,O.rufipogon),O.nivara)</w:t>
            </w:r>
          </w:p>
        </w:tc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299C10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((O.nivara,O.rufipogon),SA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DJ123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)</w:t>
            </w:r>
          </w:p>
        </w:tc>
      </w:tr>
      <w:tr w:rsidR="00826EC0" w:rsidRPr="00CB1AD0" w14:paraId="29888F58" w14:textId="77777777" w:rsidTr="00F16B1F">
        <w:trPr>
          <w:trHeight w:val="300"/>
        </w:trPr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5C23BE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2214 (65.0% [63.4-66.6%])</w:t>
            </w:r>
          </w:p>
        </w:tc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D3E85E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975(28.6% [27.1-30.1%])</w:t>
            </w:r>
          </w:p>
        </w:tc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864EC4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215 (6.3% [5.5-7.1%])</w:t>
            </w:r>
          </w:p>
        </w:tc>
      </w:tr>
      <w:tr w:rsidR="00826EC0" w:rsidRPr="00CB1AD0" w14:paraId="03C4C11B" w14:textId="77777777" w:rsidTr="00F16B1F">
        <w:trPr>
          <w:trHeight w:val="300"/>
        </w:trPr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EFEA26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((SA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Kasalath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,O.nivara),O.rufipogon)</w:t>
            </w:r>
          </w:p>
        </w:tc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F6A312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((SA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Kasalath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,O.rufipogon),O.nivara)</w:t>
            </w:r>
          </w:p>
        </w:tc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DADFB3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((O.nivara,O.rufipogon),SA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Kasalath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)</w:t>
            </w:r>
          </w:p>
        </w:tc>
      </w:tr>
      <w:tr w:rsidR="00826EC0" w:rsidRPr="00CB1AD0" w14:paraId="05EBB3D0" w14:textId="77777777" w:rsidTr="00F16B1F">
        <w:trPr>
          <w:trHeight w:val="300"/>
        </w:trPr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30CB94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2871 (66.1% [64.7-67.5%])</w:t>
            </w:r>
          </w:p>
        </w:tc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FEAB09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1154 (26.5% [25.3-27.9%])</w:t>
            </w:r>
          </w:p>
        </w:tc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F42992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319 (7.3% [6.6-8.1%])</w:t>
            </w:r>
          </w:p>
        </w:tc>
      </w:tr>
      <w:tr w:rsidR="00826EC0" w:rsidRPr="00CB1AD0" w14:paraId="2AC5248B" w14:textId="77777777" w:rsidTr="00F16B1F">
        <w:trPr>
          <w:trHeight w:val="300"/>
        </w:trPr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5DEA03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((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93-11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,O.nivara),O.rufipogon)</w:t>
            </w:r>
          </w:p>
        </w:tc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E73874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((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93-11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,O.rufipogon),O.nivara)</w:t>
            </w:r>
          </w:p>
        </w:tc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6D78EE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((O.nivara,O.rufipogon),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93-11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)</w:t>
            </w:r>
          </w:p>
        </w:tc>
      </w:tr>
      <w:tr w:rsidR="00826EC0" w:rsidRPr="00CB1AD0" w14:paraId="1ADFEF4E" w14:textId="77777777" w:rsidTr="00F16B1F">
        <w:trPr>
          <w:trHeight w:val="300"/>
        </w:trPr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17B96B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2418 (54.9% [53.4-56.3%])</w:t>
            </w:r>
          </w:p>
        </w:tc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311E4D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1570 (35.6% [34.2-37.0%])</w:t>
            </w:r>
          </w:p>
        </w:tc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64676A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418 (9.5% [8.6-10.3%])</w:t>
            </w:r>
          </w:p>
        </w:tc>
      </w:tr>
      <w:tr w:rsidR="00826EC0" w:rsidRPr="00CB1AD0" w14:paraId="52D3F559" w14:textId="77777777" w:rsidTr="00F16B1F">
        <w:trPr>
          <w:trHeight w:val="300"/>
        </w:trPr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EC33BE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((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IR64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,O.nivara),O.rufipogon)</w:t>
            </w:r>
          </w:p>
        </w:tc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89C089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((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IR64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,O.rufipogon),O.nivara)</w:t>
            </w:r>
          </w:p>
        </w:tc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AC30AB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((O.nivara,O.rufipogon),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IR64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)</w:t>
            </w:r>
          </w:p>
        </w:tc>
      </w:tr>
      <w:tr w:rsidR="00826EC0" w:rsidRPr="00CB1AD0" w14:paraId="3F047AD3" w14:textId="77777777" w:rsidTr="00F16B1F">
        <w:trPr>
          <w:trHeight w:val="300"/>
        </w:trPr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784075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2499 (56.9% [55.5-58.4%])</w:t>
            </w:r>
          </w:p>
        </w:tc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4D9C47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1447 (33.0% [31.6-34.3%])</w:t>
            </w:r>
          </w:p>
        </w:tc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71061E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444 (10.1% [9.2-11.0%])</w:t>
            </w:r>
          </w:p>
        </w:tc>
      </w:tr>
      <w:tr w:rsidR="00826EC0" w:rsidRPr="00CB1AD0" w14:paraId="35769654" w14:textId="77777777" w:rsidTr="00F16B1F">
        <w:trPr>
          <w:trHeight w:val="300"/>
        </w:trPr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E8C6E5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((SA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DJ123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,O.nivara),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IR64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)</w:t>
            </w:r>
          </w:p>
        </w:tc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231BA7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((SA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DJ123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,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IR64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),O.nivara)</w:t>
            </w:r>
          </w:p>
        </w:tc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E8B50C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((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IR64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,O.nivara),SA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DJ123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)</w:t>
            </w:r>
          </w:p>
        </w:tc>
      </w:tr>
      <w:tr w:rsidR="00826EC0" w:rsidRPr="00CB1AD0" w14:paraId="7A953F6E" w14:textId="77777777" w:rsidTr="00F16B1F">
        <w:trPr>
          <w:trHeight w:val="300"/>
        </w:trPr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71EFDB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2854 (58.8% [57.4-60.3%])</w:t>
            </w:r>
          </w:p>
        </w:tc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0B6825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1113 (22.9% [21.7-24.1%])</w:t>
            </w:r>
          </w:p>
        </w:tc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A72722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883 (18.2 [17.1-19.3%])</w:t>
            </w:r>
          </w:p>
        </w:tc>
      </w:tr>
      <w:tr w:rsidR="00826EC0" w:rsidRPr="00CB1AD0" w14:paraId="4CD6BC39" w14:textId="77777777" w:rsidTr="00F16B1F">
        <w:trPr>
          <w:trHeight w:val="300"/>
        </w:trPr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AF575F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((SA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Kasalath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,O.nivara),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IR64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)</w:t>
            </w:r>
          </w:p>
        </w:tc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B7AD74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((SA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Kasalath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,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IR64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),O.nivara)</w:t>
            </w:r>
          </w:p>
        </w:tc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862217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((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IR64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,O.nivara),SA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Kasalath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)</w:t>
            </w:r>
          </w:p>
        </w:tc>
      </w:tr>
      <w:tr w:rsidR="00826EC0" w:rsidRPr="00CB1AD0" w14:paraId="67B3C234" w14:textId="77777777" w:rsidTr="00F16B1F">
        <w:trPr>
          <w:trHeight w:val="300"/>
        </w:trPr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FFB7E3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2662 (59.9% [58.5-61.4%])</w:t>
            </w:r>
          </w:p>
        </w:tc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3E6FDC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1008 (22.7% [21.4-23.9%])</w:t>
            </w:r>
          </w:p>
        </w:tc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561015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771 (17.4% [16.2-18.5%])</w:t>
            </w:r>
          </w:p>
        </w:tc>
      </w:tr>
      <w:tr w:rsidR="00826EC0" w:rsidRPr="00CB1AD0" w14:paraId="78650F5A" w14:textId="77777777" w:rsidTr="00F16B1F">
        <w:trPr>
          <w:trHeight w:val="300"/>
        </w:trPr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2E3727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((SA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DJ123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,O.nivara),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93-11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)</w:t>
            </w:r>
          </w:p>
        </w:tc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06D371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((SA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DJ123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,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93-11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),O.nivara)</w:t>
            </w:r>
          </w:p>
        </w:tc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EA950E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((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93-11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,O.nivara),SA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DJ123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)</w:t>
            </w:r>
          </w:p>
        </w:tc>
      </w:tr>
      <w:tr w:rsidR="00826EC0" w:rsidRPr="00CB1AD0" w14:paraId="1BF10692" w14:textId="77777777" w:rsidTr="00F16B1F">
        <w:trPr>
          <w:trHeight w:val="300"/>
        </w:trPr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0AE4A8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2726 (58.3% [56.9-59.8%])</w:t>
            </w:r>
          </w:p>
        </w:tc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F2EFB4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1117 (23.9% [22.7-251.%])</w:t>
            </w:r>
          </w:p>
        </w:tc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E28ABB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831 (17.8% [16.7-18.9%])</w:t>
            </w:r>
          </w:p>
        </w:tc>
      </w:tr>
      <w:tr w:rsidR="00826EC0" w:rsidRPr="00CB1AD0" w14:paraId="3BC342F6" w14:textId="77777777" w:rsidTr="00F16B1F">
        <w:trPr>
          <w:trHeight w:val="300"/>
        </w:trPr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95D254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((SA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Kasalath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,O.nivara),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93-11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)</w:t>
            </w:r>
          </w:p>
        </w:tc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B29856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((SA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Kasalath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,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93-11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),O.nivara)</w:t>
            </w:r>
          </w:p>
        </w:tc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8B0172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((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93-11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,O.nivara),SA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Kasalath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)</w:t>
            </w:r>
          </w:p>
        </w:tc>
      </w:tr>
      <w:tr w:rsidR="00826EC0" w:rsidRPr="00CB1AD0" w14:paraId="092B6503" w14:textId="77777777" w:rsidTr="00F16B1F">
        <w:trPr>
          <w:trHeight w:val="300"/>
        </w:trPr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ECBB52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2511 (58.0% [56.5-59.4%])</w:t>
            </w:r>
          </w:p>
        </w:tc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DB1E78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1061 (24.5% [23.2-25.8%])</w:t>
            </w:r>
          </w:p>
        </w:tc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2CA7BA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759 (17.5% [16.4-18.7%])</w:t>
            </w:r>
          </w:p>
        </w:tc>
      </w:tr>
      <w:tr w:rsidR="00826EC0" w:rsidRPr="00CB1AD0" w14:paraId="60CE425F" w14:textId="77777777" w:rsidTr="00F16B1F">
        <w:trPr>
          <w:trHeight w:val="300"/>
        </w:trPr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CEE0C8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((SA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DJ123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,O.nivara),japonica)</w:t>
            </w:r>
          </w:p>
        </w:tc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923770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((japonica,SA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DJ123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),O.nivara)</w:t>
            </w:r>
          </w:p>
        </w:tc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65BB46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((japonica,O.nivara),SA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DJ123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)</w:t>
            </w:r>
          </w:p>
        </w:tc>
      </w:tr>
      <w:tr w:rsidR="00826EC0" w:rsidRPr="00CB1AD0" w14:paraId="3175B0D8" w14:textId="77777777" w:rsidTr="00F16B1F">
        <w:trPr>
          <w:trHeight w:val="300"/>
        </w:trPr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D51D76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3062 (67.1% [65.8-68.5%])</w:t>
            </w:r>
          </w:p>
        </w:tc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D827BD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965 (21.1% [20.0-22.4%])</w:t>
            </w:r>
          </w:p>
        </w:tc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793867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535 (11.7% [10.8-12.7%])</w:t>
            </w:r>
          </w:p>
        </w:tc>
      </w:tr>
      <w:tr w:rsidR="00826EC0" w:rsidRPr="00CB1AD0" w14:paraId="25B1AE95" w14:textId="77777777" w:rsidTr="00F16B1F">
        <w:trPr>
          <w:trHeight w:val="300"/>
        </w:trPr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0E2EC1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((japonica,O.rufipogon),SA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DJ123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)</w:t>
            </w:r>
          </w:p>
        </w:tc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246540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((japonica,SA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DJ123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),O.rufipogon)</w:t>
            </w:r>
          </w:p>
        </w:tc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4D1880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((SA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DJ123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,O.rufipogon),japonica)</w:t>
            </w:r>
          </w:p>
        </w:tc>
      </w:tr>
      <w:tr w:rsidR="00826EC0" w:rsidRPr="00CB1AD0" w14:paraId="264DF446" w14:textId="77777777" w:rsidTr="00F16B1F">
        <w:trPr>
          <w:trHeight w:val="300"/>
        </w:trPr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8359EE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4887 (77.4% [76.4-78.4%])</w:t>
            </w:r>
          </w:p>
        </w:tc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1DC418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972 (15.4% [14.5-16.3%])</w:t>
            </w:r>
          </w:p>
        </w:tc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F8B53D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451 (7.1% [6.5-7.8%])</w:t>
            </w:r>
          </w:p>
        </w:tc>
      </w:tr>
      <w:tr w:rsidR="00826EC0" w:rsidRPr="00CB1AD0" w14:paraId="7CF50575" w14:textId="77777777" w:rsidTr="00F16B1F">
        <w:trPr>
          <w:trHeight w:val="300"/>
        </w:trPr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A0F8E0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((SA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Kasalath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,O.nivara),japonica)</w:t>
            </w:r>
          </w:p>
        </w:tc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785BE1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((japonica,SA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Kasalath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),O.nivara)</w:t>
            </w:r>
          </w:p>
        </w:tc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698A8C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((japonica,O.nivara),SA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Kasalath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)</w:t>
            </w:r>
          </w:p>
        </w:tc>
      </w:tr>
      <w:tr w:rsidR="00826EC0" w:rsidRPr="00CB1AD0" w14:paraId="337FE16B" w14:textId="77777777" w:rsidTr="00F16B1F">
        <w:trPr>
          <w:trHeight w:val="300"/>
        </w:trPr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DF4938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2912 (68.2% [66.8-69.7%])</w:t>
            </w:r>
          </w:p>
        </w:tc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08E2F4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849 (19.9% [18.7-21.1%])</w:t>
            </w:r>
          </w:p>
        </w:tc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F77CE9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505 (11.8% [10.9-12.8%])</w:t>
            </w:r>
          </w:p>
        </w:tc>
      </w:tr>
      <w:tr w:rsidR="00826EC0" w:rsidRPr="00CB1AD0" w14:paraId="6359D99A" w14:textId="77777777" w:rsidTr="00F16B1F">
        <w:trPr>
          <w:trHeight w:val="300"/>
        </w:trPr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F79991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((japonica,O.rufipogon),SA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Kasalath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)</w:t>
            </w:r>
          </w:p>
        </w:tc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CB2564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((japonica,SA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Kasalath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),O.rufipogon)</w:t>
            </w:r>
          </w:p>
        </w:tc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6665BD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((SA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Kasalath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,O.rufipogon),japonica)</w:t>
            </w:r>
          </w:p>
        </w:tc>
      </w:tr>
      <w:tr w:rsidR="00826EC0" w:rsidRPr="00CB1AD0" w14:paraId="7C24E502" w14:textId="77777777" w:rsidTr="00F16B1F">
        <w:trPr>
          <w:trHeight w:val="300"/>
        </w:trPr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FDCFE7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4540 (78.5% [77.4-79.6%])</w:t>
            </w:r>
          </w:p>
        </w:tc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1D7410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839 (14.5% [13.6-15.4%])</w:t>
            </w:r>
          </w:p>
        </w:tc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FA448E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405 (7.0% [6.3-7.7%])</w:t>
            </w:r>
          </w:p>
        </w:tc>
      </w:tr>
      <w:tr w:rsidR="00826EC0" w:rsidRPr="00CB1AD0" w14:paraId="27A1385F" w14:textId="77777777" w:rsidTr="00F16B1F">
        <w:trPr>
          <w:trHeight w:val="300"/>
        </w:trPr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726D5F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((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IR64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,O.nivara),japonica)</w:t>
            </w:r>
          </w:p>
        </w:tc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DAA1DC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((japonica,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IR64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),O.nivara)</w:t>
            </w:r>
          </w:p>
        </w:tc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8078A5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((japonica,O.nivara),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IR64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)</w:t>
            </w:r>
          </w:p>
        </w:tc>
      </w:tr>
      <w:tr w:rsidR="00826EC0" w:rsidRPr="00CB1AD0" w14:paraId="4A16BAD7" w14:textId="77777777" w:rsidTr="00F16B1F">
        <w:trPr>
          <w:trHeight w:val="300"/>
        </w:trPr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FC5399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2562 (59.9% [58.4-61.3%])</w:t>
            </w:r>
          </w:p>
        </w:tc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201289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1025 (23.9% [22.7-25.2%])</w:t>
            </w:r>
          </w:p>
        </w:tc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73F8A6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693 (16.2% [15.1-17.3%])</w:t>
            </w:r>
          </w:p>
        </w:tc>
      </w:tr>
      <w:tr w:rsidR="00826EC0" w:rsidRPr="00CB1AD0" w14:paraId="0D3D1E27" w14:textId="77777777" w:rsidTr="00F16B1F">
        <w:trPr>
          <w:trHeight w:val="300"/>
        </w:trPr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0AAF55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((japonica,O.rufipogon),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IR64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)</w:t>
            </w:r>
          </w:p>
        </w:tc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F538ED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((japonica,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IR64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),O.rufipogon)</w:t>
            </w:r>
          </w:p>
        </w:tc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95CF44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((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IR64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,O.rufipogon),japonica)</w:t>
            </w:r>
          </w:p>
        </w:tc>
      </w:tr>
      <w:tr w:rsidR="00826EC0" w:rsidRPr="00CB1AD0" w14:paraId="38BBBA50" w14:textId="77777777" w:rsidTr="00F16B1F">
        <w:trPr>
          <w:trHeight w:val="300"/>
        </w:trPr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BA655A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4932 (77.9% [76.9-79.0%])</w:t>
            </w:r>
          </w:p>
        </w:tc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CF2DD3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947 (15.0% [14.1-15.8%])</w:t>
            </w:r>
          </w:p>
        </w:tc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1DC281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450 (7.1% [6.5-7.8%])</w:t>
            </w:r>
          </w:p>
        </w:tc>
      </w:tr>
      <w:tr w:rsidR="00826EC0" w:rsidRPr="00CB1AD0" w14:paraId="588F295D" w14:textId="77777777" w:rsidTr="00F16B1F">
        <w:trPr>
          <w:trHeight w:val="300"/>
        </w:trPr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E754AD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((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93-11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,O.nivara),japonica)</w:t>
            </w:r>
          </w:p>
        </w:tc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A81A83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((japonica,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93-11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),O.nivara)</w:t>
            </w:r>
          </w:p>
        </w:tc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0DC6C5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((japonica,O.nivara),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93-11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)</w:t>
            </w:r>
          </w:p>
        </w:tc>
      </w:tr>
      <w:tr w:rsidR="00826EC0" w:rsidRPr="00CB1AD0" w14:paraId="4242B01E" w14:textId="77777777" w:rsidTr="00F16B1F">
        <w:trPr>
          <w:trHeight w:val="300"/>
        </w:trPr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32BEAA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2480 (58.5% [57.0-60.0%])</w:t>
            </w:r>
          </w:p>
        </w:tc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C9261F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1143 (27.0% [25.6-28.3%])</w:t>
            </w:r>
          </w:p>
        </w:tc>
        <w:tc>
          <w:tcPr>
            <w:tcW w:w="3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C84D19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617 (14.6% [13.5-15.6%])</w:t>
            </w:r>
          </w:p>
        </w:tc>
      </w:tr>
      <w:tr w:rsidR="00826EC0" w:rsidRPr="00CB1AD0" w14:paraId="4AAF0E7B" w14:textId="77777777" w:rsidTr="00826EC0">
        <w:trPr>
          <w:trHeight w:val="300"/>
        </w:trPr>
        <w:tc>
          <w:tcPr>
            <w:tcW w:w="370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6B4871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((japonica,O.rufipogon),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93-11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)</w:t>
            </w:r>
          </w:p>
        </w:tc>
        <w:tc>
          <w:tcPr>
            <w:tcW w:w="370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C6CCDA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((japonica,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93-11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),O.rufipogon)</w:t>
            </w:r>
          </w:p>
        </w:tc>
        <w:tc>
          <w:tcPr>
            <w:tcW w:w="370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AD8AB6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((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93-11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,O.rufipogon),japonica)</w:t>
            </w:r>
          </w:p>
        </w:tc>
      </w:tr>
      <w:tr w:rsidR="00826EC0" w:rsidRPr="00CB1AD0" w14:paraId="0470C44C" w14:textId="77777777" w:rsidTr="00826EC0">
        <w:trPr>
          <w:trHeight w:val="300"/>
        </w:trPr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8CB5E86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4499 (75.6% [74.5-76.7%])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CF60C59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1034 (17.4% [16.4-18.4%])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644B216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417 (7.0% [6.4-7.6%])</w:t>
            </w:r>
          </w:p>
        </w:tc>
      </w:tr>
    </w:tbl>
    <w:p w14:paraId="752743F7" w14:textId="77777777" w:rsidR="00826EC0" w:rsidRPr="00CB1AD0" w:rsidRDefault="00826EC0" w:rsidP="00826EC0">
      <w:pPr>
        <w:rPr>
          <w:rFonts w:ascii="Times New Roman" w:hAnsi="Times New Roman" w:cs="Times New Roman"/>
        </w:rPr>
      </w:pPr>
      <w:r w:rsidRPr="00CB1AD0">
        <w:rPr>
          <w:rFonts w:ascii="Times New Roman" w:hAnsi="Times New Roman" w:cs="Times New Roman"/>
        </w:rPr>
        <w:br w:type="page"/>
      </w:r>
    </w:p>
    <w:p w14:paraId="7E6748F2" w14:textId="77777777" w:rsidR="00826EC0" w:rsidRPr="00CB1AD0" w:rsidRDefault="00826EC0" w:rsidP="00826EC0">
      <w:pPr>
        <w:rPr>
          <w:rFonts w:ascii="Times New Roman" w:hAnsi="Times New Roman" w:cs="Times New Roman"/>
        </w:rPr>
      </w:pPr>
      <w:r w:rsidRPr="00CB1AD0">
        <w:rPr>
          <w:rFonts w:ascii="Times New Roman" w:hAnsi="Times New Roman" w:cs="Times New Roman"/>
        </w:rPr>
        <w:t xml:space="preserve">Supplemental Table S4. ABBA-BABA test for four populations (P1,P2,P3,O). The </w:t>
      </w:r>
      <w:r w:rsidRPr="00CB1AD0">
        <w:rPr>
          <w:rFonts w:ascii="Times New Roman" w:hAnsi="Times New Roman" w:cs="Times New Roman"/>
          <w:i/>
        </w:rPr>
        <w:t xml:space="preserve">O. punctata </w:t>
      </w:r>
      <w:r w:rsidRPr="00CB1AD0">
        <w:rPr>
          <w:rFonts w:ascii="Times New Roman" w:hAnsi="Times New Roman" w:cs="Times New Roman"/>
        </w:rPr>
        <w:t>genome was used as the outgroup genome (O).</w:t>
      </w:r>
    </w:p>
    <w:p w14:paraId="5B66739C" w14:textId="77777777" w:rsidR="00826EC0" w:rsidRPr="00CB1AD0" w:rsidRDefault="00826EC0" w:rsidP="00826EC0">
      <w:pPr>
        <w:rPr>
          <w:rFonts w:ascii="Times New Roman" w:hAnsi="Times New Roman" w:cs="Times New Roman"/>
        </w:rPr>
      </w:pPr>
    </w:p>
    <w:tbl>
      <w:tblPr>
        <w:tblW w:w="11124" w:type="dxa"/>
        <w:tblInd w:w="93" w:type="dxa"/>
        <w:tblLook w:val="04A0" w:firstRow="1" w:lastRow="0" w:firstColumn="1" w:lastColumn="0" w:noHBand="0" w:noVBand="1"/>
      </w:tblPr>
      <w:tblGrid>
        <w:gridCol w:w="1680"/>
        <w:gridCol w:w="1376"/>
        <w:gridCol w:w="1568"/>
        <w:gridCol w:w="1300"/>
        <w:gridCol w:w="1300"/>
        <w:gridCol w:w="1300"/>
        <w:gridCol w:w="1300"/>
        <w:gridCol w:w="1300"/>
      </w:tblGrid>
      <w:tr w:rsidR="00826EC0" w:rsidRPr="00CB1AD0" w14:paraId="26A204DE" w14:textId="77777777" w:rsidTr="00826EC0">
        <w:trPr>
          <w:trHeight w:val="300"/>
        </w:trPr>
        <w:tc>
          <w:tcPr>
            <w:tcW w:w="16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46DFFB7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P1</w:t>
            </w:r>
          </w:p>
        </w:tc>
        <w:tc>
          <w:tcPr>
            <w:tcW w:w="13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AF7D35E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P2</w:t>
            </w:r>
          </w:p>
        </w:tc>
        <w:tc>
          <w:tcPr>
            <w:tcW w:w="15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074865A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P3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153164A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ABBA sites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B8B0ECB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BABA sites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0C3499A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D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EEB7A34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SE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ABBEDE3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Z-score</w:t>
            </w:r>
          </w:p>
        </w:tc>
      </w:tr>
      <w:tr w:rsidR="00826EC0" w:rsidRPr="00CB1AD0" w14:paraId="094BF7D1" w14:textId="77777777" w:rsidTr="00826EC0">
        <w:trPr>
          <w:trHeight w:val="300"/>
        </w:trPr>
        <w:tc>
          <w:tcPr>
            <w:tcW w:w="16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A1859A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i/>
                <w:color w:val="000000"/>
              </w:rPr>
              <w:t>O. rufipogon</w:t>
            </w:r>
          </w:p>
        </w:tc>
        <w:tc>
          <w:tcPr>
            <w:tcW w:w="13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8F2D54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japonica</w:t>
            </w:r>
          </w:p>
        </w:tc>
        <w:tc>
          <w:tcPr>
            <w:tcW w:w="156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CAB4D2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aus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DJ123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87DD2A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55873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3C7E48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31422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C56AD2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0.2801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9FCBE3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0.0516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5D95E4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5.42829</w:t>
            </w:r>
          </w:p>
        </w:tc>
      </w:tr>
      <w:tr w:rsidR="00826EC0" w:rsidRPr="00CB1AD0" w14:paraId="26CE6E39" w14:textId="77777777" w:rsidTr="00F16B1F">
        <w:trPr>
          <w:trHeight w:val="300"/>
        </w:trPr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6EB1F1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93-11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AD3A0D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IR64</w:t>
            </w:r>
          </w:p>
        </w:tc>
        <w:tc>
          <w:tcPr>
            <w:tcW w:w="1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98D3D9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aus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DJ123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03FE7B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36441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467592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35905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19476C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0.00741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D5A47E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0.06968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1460B3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0.10634</w:t>
            </w:r>
          </w:p>
        </w:tc>
      </w:tr>
      <w:tr w:rsidR="00826EC0" w:rsidRPr="00CB1AD0" w14:paraId="1C7D3EA2" w14:textId="77777777" w:rsidTr="00F16B1F">
        <w:trPr>
          <w:trHeight w:val="300"/>
        </w:trPr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674737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i/>
                <w:color w:val="000000"/>
              </w:rPr>
              <w:t>O. rufipogon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23DFE7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japonica</w:t>
            </w:r>
          </w:p>
        </w:tc>
        <w:tc>
          <w:tcPr>
            <w:tcW w:w="1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514901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aus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Kasalath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6A8C06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5274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8A81CB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29107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A22AC1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0.28878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4EF811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0.04528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8F88BC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6.37765</w:t>
            </w:r>
          </w:p>
        </w:tc>
      </w:tr>
      <w:tr w:rsidR="00826EC0" w:rsidRPr="00CB1AD0" w14:paraId="632A7E5B" w14:textId="77777777" w:rsidTr="00F16B1F">
        <w:trPr>
          <w:trHeight w:val="300"/>
        </w:trPr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D89862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93-11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5A9EAD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IR64</w:t>
            </w:r>
          </w:p>
        </w:tc>
        <w:tc>
          <w:tcPr>
            <w:tcW w:w="1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8619BB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aus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Kasalath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95EE55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32659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E4ECB9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36331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A57BD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-0.05323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E4C208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0.06033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F4749C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-0.88231</w:t>
            </w:r>
          </w:p>
        </w:tc>
      </w:tr>
      <w:tr w:rsidR="00826EC0" w:rsidRPr="00CB1AD0" w14:paraId="60298946" w14:textId="77777777" w:rsidTr="00F16B1F">
        <w:trPr>
          <w:trHeight w:val="300"/>
        </w:trPr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3E424C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i/>
                <w:color w:val="000000"/>
              </w:rPr>
              <w:t>O. nivara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824443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aus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DJ123</w:t>
            </w:r>
          </w:p>
        </w:tc>
        <w:tc>
          <w:tcPr>
            <w:tcW w:w="1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81927C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93-11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DD7835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58930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598F4D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53599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DB552A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0.04737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5EFE14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0.06436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462C98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0.73602</w:t>
            </w:r>
          </w:p>
        </w:tc>
      </w:tr>
      <w:tr w:rsidR="00826EC0" w:rsidRPr="00CB1AD0" w14:paraId="458EC6BB" w14:textId="77777777" w:rsidTr="00F16B1F">
        <w:trPr>
          <w:trHeight w:val="300"/>
        </w:trPr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843C44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i/>
                <w:color w:val="000000"/>
              </w:rPr>
              <w:t>O. nivara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08BD84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aus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Kasalath</w:t>
            </w:r>
          </w:p>
        </w:tc>
        <w:tc>
          <w:tcPr>
            <w:tcW w:w="1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5B4F5C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93-11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007788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5841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F660AA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46286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E745CD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0.1158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6DC6D5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0.05519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718882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2.09893</w:t>
            </w:r>
          </w:p>
        </w:tc>
      </w:tr>
      <w:tr w:rsidR="00826EC0" w:rsidRPr="00CB1AD0" w14:paraId="28D83E71" w14:textId="77777777" w:rsidTr="00F16B1F">
        <w:trPr>
          <w:trHeight w:val="300"/>
        </w:trPr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6AD62B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i/>
                <w:color w:val="000000"/>
              </w:rPr>
              <w:t>O. rufipogon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A6E81E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japonica</w:t>
            </w:r>
          </w:p>
        </w:tc>
        <w:tc>
          <w:tcPr>
            <w:tcW w:w="1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239F18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93-11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9B072D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58892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6F30AC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30055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AB314B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0.3242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8ED8EC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0.04235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24A4EF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7.65525</w:t>
            </w:r>
          </w:p>
        </w:tc>
      </w:tr>
      <w:tr w:rsidR="00826EC0" w:rsidRPr="00CB1AD0" w14:paraId="0C3F8146" w14:textId="77777777" w:rsidTr="00F16B1F">
        <w:trPr>
          <w:trHeight w:val="300"/>
        </w:trPr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E031D2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aus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DJ123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E404AD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aus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Kasalath</w:t>
            </w:r>
          </w:p>
        </w:tc>
        <w:tc>
          <w:tcPr>
            <w:tcW w:w="1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945450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93-11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735762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36579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EC07AB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30143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EF0662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0.09646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D4CC0C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0.07023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A4B84F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1.37349</w:t>
            </w:r>
          </w:p>
        </w:tc>
      </w:tr>
      <w:tr w:rsidR="00826EC0" w:rsidRPr="00CB1AD0" w14:paraId="5BE974E2" w14:textId="77777777" w:rsidTr="00F16B1F">
        <w:trPr>
          <w:trHeight w:val="300"/>
        </w:trPr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4F1459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i/>
                <w:color w:val="000000"/>
              </w:rPr>
              <w:t>O. nivara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CC83D5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aus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DJ123</w:t>
            </w:r>
          </w:p>
        </w:tc>
        <w:tc>
          <w:tcPr>
            <w:tcW w:w="1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EA52A0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IR6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70B291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58370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7F5AFD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54617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D26E8E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0.03322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E824D6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0.05518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DA0B1F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0.60203</w:t>
            </w:r>
          </w:p>
        </w:tc>
      </w:tr>
      <w:tr w:rsidR="00826EC0" w:rsidRPr="00CB1AD0" w14:paraId="76AFC5B1" w14:textId="77777777" w:rsidTr="00F16B1F">
        <w:trPr>
          <w:trHeight w:val="300"/>
        </w:trPr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35ED07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i/>
                <w:color w:val="000000"/>
              </w:rPr>
              <w:t>O. nivara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D2E0BC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aus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Kasalath</w:t>
            </w:r>
          </w:p>
        </w:tc>
        <w:tc>
          <w:tcPr>
            <w:tcW w:w="1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04792C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IR6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A93D9D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55395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AD8573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4903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E58FAD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0.06091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C5C647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0.05255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5450E3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1.15909</w:t>
            </w:r>
          </w:p>
        </w:tc>
      </w:tr>
      <w:tr w:rsidR="00826EC0" w:rsidRPr="00CB1AD0" w14:paraId="704980FA" w14:textId="77777777" w:rsidTr="00F16B1F">
        <w:trPr>
          <w:trHeight w:val="300"/>
        </w:trPr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3FFE1A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i/>
                <w:color w:val="000000"/>
              </w:rPr>
              <w:t>O. rufipogon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040D60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japonica</w:t>
            </w:r>
          </w:p>
        </w:tc>
        <w:tc>
          <w:tcPr>
            <w:tcW w:w="1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82053A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IR6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0F4463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55955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BF33EC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31426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37DA26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0.28071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B8AF8F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0.04843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33CCED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5.7962</w:t>
            </w:r>
          </w:p>
        </w:tc>
      </w:tr>
      <w:tr w:rsidR="00826EC0" w:rsidRPr="00CB1AD0" w14:paraId="0DA2F1C6" w14:textId="77777777" w:rsidTr="00F16B1F">
        <w:trPr>
          <w:trHeight w:val="300"/>
        </w:trPr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E5F1B4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aus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DJ123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765C08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aus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Kasalath</w:t>
            </w:r>
          </w:p>
        </w:tc>
        <w:tc>
          <w:tcPr>
            <w:tcW w:w="1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B59059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IR6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6F8053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34508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9AA966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31455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617F35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0.04628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59C85E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0.0711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689181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0.65055</w:t>
            </w:r>
          </w:p>
        </w:tc>
      </w:tr>
      <w:tr w:rsidR="00826EC0" w:rsidRPr="00CB1AD0" w14:paraId="3DE87C41" w14:textId="77777777" w:rsidTr="00F16B1F">
        <w:trPr>
          <w:trHeight w:val="300"/>
        </w:trPr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21E404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i/>
                <w:color w:val="000000"/>
              </w:rPr>
              <w:t>O. nivara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3531F1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aus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DJ123</w:t>
            </w:r>
          </w:p>
        </w:tc>
        <w:tc>
          <w:tcPr>
            <w:tcW w:w="1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C99EC7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japonica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DD02EC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65702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C5EE46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27461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52EBC4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0.41047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2B8D41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0.06671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D6C24B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6.15305</w:t>
            </w:r>
          </w:p>
        </w:tc>
      </w:tr>
      <w:tr w:rsidR="00826EC0" w:rsidRPr="00CB1AD0" w14:paraId="0099F000" w14:textId="77777777" w:rsidTr="00F16B1F">
        <w:trPr>
          <w:trHeight w:val="300"/>
        </w:trPr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F3AE9F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i/>
                <w:color w:val="000000"/>
              </w:rPr>
              <w:t>O. nivara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7EB78C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aus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Kasalath</w:t>
            </w:r>
          </w:p>
        </w:tc>
        <w:tc>
          <w:tcPr>
            <w:tcW w:w="1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5428A9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japonica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A8BB14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60243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1DC663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24190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506874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0.427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C41597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0.05159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7D079D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8.2768</w:t>
            </w:r>
          </w:p>
        </w:tc>
      </w:tr>
      <w:tr w:rsidR="00826EC0" w:rsidRPr="00CB1AD0" w14:paraId="35B70B45" w14:textId="77777777" w:rsidTr="00F16B1F">
        <w:trPr>
          <w:trHeight w:val="300"/>
        </w:trPr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98DAEF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i/>
                <w:color w:val="000000"/>
              </w:rPr>
              <w:t>O. nivara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13DFBC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IR64</w:t>
            </w:r>
          </w:p>
        </w:tc>
        <w:tc>
          <w:tcPr>
            <w:tcW w:w="1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7B1DA1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japonica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2C8220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71212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890141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36520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020F94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0.32202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1C6900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0.05492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F4DC5E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5.86344</w:t>
            </w:r>
          </w:p>
        </w:tc>
      </w:tr>
      <w:tr w:rsidR="00826EC0" w:rsidRPr="00CB1AD0" w14:paraId="5523C2CA" w14:textId="77777777" w:rsidTr="00F16B1F">
        <w:trPr>
          <w:trHeight w:val="300"/>
        </w:trPr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381920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i/>
                <w:color w:val="000000"/>
              </w:rPr>
              <w:t>O. nivara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28D044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93-11</w:t>
            </w:r>
          </w:p>
        </w:tc>
        <w:tc>
          <w:tcPr>
            <w:tcW w:w="1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CAB344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japonica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4C2D7E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79451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7A02EE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32779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CF3B3A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0.41586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2006F3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0.04548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B75AD0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9.1438</w:t>
            </w:r>
          </w:p>
        </w:tc>
      </w:tr>
      <w:tr w:rsidR="00826EC0" w:rsidRPr="00CB1AD0" w14:paraId="1DA2723C" w14:textId="77777777" w:rsidTr="00F16B1F">
        <w:trPr>
          <w:trHeight w:val="300"/>
        </w:trPr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F4A86E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aus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DJ123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EE7720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aus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Kasalath</w:t>
            </w:r>
          </w:p>
        </w:tc>
        <w:tc>
          <w:tcPr>
            <w:tcW w:w="1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5CE76E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japonica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275AE0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26613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D61D24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28951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28B8C7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-0.04208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45AE2B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0.11031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377579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-0.38147</w:t>
            </w:r>
          </w:p>
        </w:tc>
      </w:tr>
      <w:tr w:rsidR="00826EC0" w:rsidRPr="00CB1AD0" w14:paraId="1149DF88" w14:textId="77777777" w:rsidTr="00F16B1F">
        <w:trPr>
          <w:trHeight w:val="300"/>
        </w:trPr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052203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IR64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F6D276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aus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DJ123</w:t>
            </w:r>
          </w:p>
        </w:tc>
        <w:tc>
          <w:tcPr>
            <w:tcW w:w="1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F4DEFE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japonica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1BA64B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57265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C75400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53929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EE6C27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0.03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B7DA14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0.07243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35F6CC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0.41419</w:t>
            </w:r>
          </w:p>
        </w:tc>
      </w:tr>
      <w:tr w:rsidR="00826EC0" w:rsidRPr="00CB1AD0" w14:paraId="734BAB22" w14:textId="77777777" w:rsidTr="00F16B1F">
        <w:trPr>
          <w:trHeight w:val="300"/>
        </w:trPr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111BB4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IR64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60A42D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aus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Kasalath</w:t>
            </w:r>
          </w:p>
        </w:tc>
        <w:tc>
          <w:tcPr>
            <w:tcW w:w="1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873FBE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japonica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A53D5A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54095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2FA405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51503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B45D75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0.02455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724544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0.07005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D833E5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0.35046</w:t>
            </w:r>
          </w:p>
        </w:tc>
      </w:tr>
      <w:tr w:rsidR="00826EC0" w:rsidRPr="00CB1AD0" w14:paraId="1342E0B2" w14:textId="77777777" w:rsidTr="00F16B1F">
        <w:trPr>
          <w:trHeight w:val="300"/>
        </w:trPr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F13A7A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93-11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5D2F5E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aus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DJ123</w:t>
            </w:r>
          </w:p>
        </w:tc>
        <w:tc>
          <w:tcPr>
            <w:tcW w:w="1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EEE2D8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japonica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814D10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52952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763B6D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61387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D28B8F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-0.07377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40A0F4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0.06673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6B665D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-1.1055</w:t>
            </w:r>
          </w:p>
        </w:tc>
      </w:tr>
      <w:tr w:rsidR="00826EC0" w:rsidRPr="00CB1AD0" w14:paraId="1CF8460D" w14:textId="77777777" w:rsidTr="00F16B1F">
        <w:trPr>
          <w:trHeight w:val="300"/>
        </w:trPr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B2B727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93-11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290644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aus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Kasalath</w:t>
            </w:r>
          </w:p>
        </w:tc>
        <w:tc>
          <w:tcPr>
            <w:tcW w:w="1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E25A43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japonica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AD840C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47703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AF93AE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5588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C15372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-0.07898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AB496D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0.06418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2CD51B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-1.2306</w:t>
            </w:r>
          </w:p>
        </w:tc>
      </w:tr>
      <w:tr w:rsidR="00826EC0" w:rsidRPr="00CB1AD0" w14:paraId="1523C016" w14:textId="77777777" w:rsidTr="00F16B1F">
        <w:trPr>
          <w:trHeight w:val="300"/>
        </w:trPr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A42102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93-11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934415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IR64</w:t>
            </w:r>
          </w:p>
        </w:tc>
        <w:tc>
          <w:tcPr>
            <w:tcW w:w="1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A7CB4C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japonica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2EEB24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26063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FF9752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37876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5D1D6C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-0.18475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3EA301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0.06703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005759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-2.75623</w:t>
            </w:r>
          </w:p>
        </w:tc>
      </w:tr>
      <w:tr w:rsidR="00826EC0" w:rsidRPr="00CB1AD0" w14:paraId="6E0C72CC" w14:textId="77777777" w:rsidTr="00F16B1F">
        <w:trPr>
          <w:trHeight w:val="300"/>
        </w:trPr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8CBBCD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i/>
                <w:color w:val="000000"/>
              </w:rPr>
              <w:t>O. rufipogon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0D569B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japonica</w:t>
            </w:r>
          </w:p>
        </w:tc>
        <w:tc>
          <w:tcPr>
            <w:tcW w:w="1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C03573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i/>
                <w:color w:val="000000"/>
              </w:rPr>
              <w:t>O. nivara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CF5F03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43597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7CAE97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35546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4288AF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0.10173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827365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0.05489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91D104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1.85334</w:t>
            </w:r>
          </w:p>
        </w:tc>
      </w:tr>
      <w:tr w:rsidR="00826EC0" w:rsidRPr="00CB1AD0" w14:paraId="3451E801" w14:textId="77777777" w:rsidTr="00F16B1F">
        <w:trPr>
          <w:trHeight w:val="300"/>
        </w:trPr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9CEEF9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aus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DJ123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88B1D5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aus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Kasalath</w:t>
            </w:r>
          </w:p>
        </w:tc>
        <w:tc>
          <w:tcPr>
            <w:tcW w:w="1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1AF718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i/>
                <w:color w:val="000000"/>
              </w:rPr>
              <w:t>O. nivara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862ED4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37340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BF766D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32805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2EED5F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0.06465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550AB7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0.09308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88C09B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0.69456</w:t>
            </w:r>
          </w:p>
        </w:tc>
      </w:tr>
      <w:tr w:rsidR="00826EC0" w:rsidRPr="00CB1AD0" w14:paraId="14D2DCAC" w14:textId="77777777" w:rsidTr="00F16B1F">
        <w:trPr>
          <w:trHeight w:val="300"/>
        </w:trPr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3E4535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93-11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F1C9BD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IR64</w:t>
            </w:r>
          </w:p>
        </w:tc>
        <w:tc>
          <w:tcPr>
            <w:tcW w:w="1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D51613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i/>
                <w:color w:val="000000"/>
              </w:rPr>
              <w:t>O. nivara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BCBC82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36420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9891DB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34373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20551A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0.02892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6D986B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0.05146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7D0FC5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0.56199</w:t>
            </w:r>
          </w:p>
        </w:tc>
      </w:tr>
      <w:tr w:rsidR="00826EC0" w:rsidRPr="00CB1AD0" w14:paraId="1009570A" w14:textId="77777777" w:rsidTr="00F16B1F">
        <w:trPr>
          <w:trHeight w:val="300"/>
        </w:trPr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687FBB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i/>
                <w:color w:val="000000"/>
              </w:rPr>
              <w:t>O. nivara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F9338D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aus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DJ123</w:t>
            </w:r>
          </w:p>
        </w:tc>
        <w:tc>
          <w:tcPr>
            <w:tcW w:w="1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3B8390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i/>
                <w:color w:val="000000"/>
              </w:rPr>
              <w:t>O. rufipogo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32EEE6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54327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03C140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32606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19A0F9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0.24986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413983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0.05301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48343F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4.71345</w:t>
            </w:r>
          </w:p>
        </w:tc>
      </w:tr>
      <w:tr w:rsidR="00826EC0" w:rsidRPr="00CB1AD0" w14:paraId="34729D8B" w14:textId="77777777" w:rsidTr="00F16B1F">
        <w:trPr>
          <w:trHeight w:val="300"/>
        </w:trPr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5CE1BD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i/>
                <w:color w:val="000000"/>
              </w:rPr>
              <w:t>O. nivara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4CF7F5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aus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Kasalath</w:t>
            </w:r>
          </w:p>
        </w:tc>
        <w:tc>
          <w:tcPr>
            <w:tcW w:w="1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D16C36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i/>
                <w:color w:val="000000"/>
              </w:rPr>
              <w:t>O. rufipogo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313758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5097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25222F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29685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9D1841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0.2639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B82B69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0.05836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664504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4.52262</w:t>
            </w:r>
          </w:p>
        </w:tc>
      </w:tr>
      <w:tr w:rsidR="00826EC0" w:rsidRPr="00CB1AD0" w14:paraId="1AB2F1CA" w14:textId="77777777" w:rsidTr="00F16B1F">
        <w:trPr>
          <w:trHeight w:val="300"/>
        </w:trPr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12B756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i/>
                <w:color w:val="000000"/>
              </w:rPr>
              <w:t>O. nivara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102FE9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IR64</w:t>
            </w:r>
          </w:p>
        </w:tc>
        <w:tc>
          <w:tcPr>
            <w:tcW w:w="1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0AFD66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i/>
                <w:color w:val="000000"/>
              </w:rPr>
              <w:t>O. rufipogo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A80047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6065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1F95E9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4209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C6D7B2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0.1806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4DAF83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0.05313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532B5B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3.39996</w:t>
            </w:r>
          </w:p>
        </w:tc>
      </w:tr>
      <w:tr w:rsidR="00826EC0" w:rsidRPr="00CB1AD0" w14:paraId="2CFEA0CD" w14:textId="77777777" w:rsidTr="00F16B1F">
        <w:trPr>
          <w:trHeight w:val="300"/>
        </w:trPr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F2A0E8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i/>
                <w:color w:val="000000"/>
              </w:rPr>
              <w:t>O. nivara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13CBE8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93-11</w:t>
            </w:r>
          </w:p>
        </w:tc>
        <w:tc>
          <w:tcPr>
            <w:tcW w:w="1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826523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i/>
                <w:color w:val="000000"/>
              </w:rPr>
              <w:t>O. rufipogo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6ED218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65547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7ECF85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3947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EBCAE6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0.24826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D3D27D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0.04963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3EE5B1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5.00222</w:t>
            </w:r>
          </w:p>
        </w:tc>
      </w:tr>
      <w:tr w:rsidR="00826EC0" w:rsidRPr="00CB1AD0" w14:paraId="2E99627D" w14:textId="77777777" w:rsidTr="00F16B1F">
        <w:trPr>
          <w:trHeight w:val="300"/>
        </w:trPr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6BA8B9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aus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DJ123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34894A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aus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Kasalath</w:t>
            </w:r>
          </w:p>
        </w:tc>
        <w:tc>
          <w:tcPr>
            <w:tcW w:w="1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83ABAF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i/>
                <w:color w:val="000000"/>
              </w:rPr>
              <w:t>O. rufipogo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5E1D35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25242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9362C7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26479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41550A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-0.02392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685E4A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0.0732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F607E3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-0.32678</w:t>
            </w:r>
          </w:p>
        </w:tc>
      </w:tr>
      <w:tr w:rsidR="00826EC0" w:rsidRPr="00CB1AD0" w14:paraId="25484072" w14:textId="77777777" w:rsidTr="00F16B1F">
        <w:trPr>
          <w:trHeight w:val="300"/>
        </w:trPr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6412C7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IR64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312D12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aus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DJ123</w:t>
            </w:r>
          </w:p>
        </w:tc>
        <w:tc>
          <w:tcPr>
            <w:tcW w:w="1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9AB7AC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i/>
                <w:color w:val="000000"/>
              </w:rPr>
              <w:t>O. rufipogo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851ACD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53045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61F1BB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49658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8362CE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0.03298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726ACC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0.0589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781EF4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0.55955</w:t>
            </w:r>
          </w:p>
        </w:tc>
      </w:tr>
      <w:tr w:rsidR="00826EC0" w:rsidRPr="00CB1AD0" w14:paraId="0D02D201" w14:textId="77777777" w:rsidTr="00F16B1F">
        <w:trPr>
          <w:trHeight w:val="300"/>
        </w:trPr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DD2C08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IR64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EF07D9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aus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Kasalath</w:t>
            </w:r>
          </w:p>
        </w:tc>
        <w:tc>
          <w:tcPr>
            <w:tcW w:w="1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0CDA9C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i/>
                <w:color w:val="000000"/>
              </w:rPr>
              <w:t>O. rufipogo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2B7726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50856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86DCE5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47327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D53335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0.0359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1A2EF3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0.0592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88110B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0.60709</w:t>
            </w:r>
          </w:p>
        </w:tc>
      </w:tr>
      <w:tr w:rsidR="00826EC0" w:rsidRPr="00CB1AD0" w14:paraId="3AE05EDD" w14:textId="77777777" w:rsidTr="00F16B1F">
        <w:trPr>
          <w:trHeight w:val="300"/>
        </w:trPr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3F1F45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93-11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9F68AA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aus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DJ123</w:t>
            </w:r>
          </w:p>
        </w:tc>
        <w:tc>
          <w:tcPr>
            <w:tcW w:w="1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7F305B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i/>
                <w:color w:val="000000"/>
              </w:rPr>
              <w:t>O. rufipogo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6ECA6E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50463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58C0B7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54537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E615C1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-0.0388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DD6EE5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0.05606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F4229B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-0.69212</w:t>
            </w:r>
          </w:p>
        </w:tc>
      </w:tr>
      <w:tr w:rsidR="00826EC0" w:rsidRPr="00CB1AD0" w14:paraId="6D88348B" w14:textId="77777777" w:rsidTr="00826EC0">
        <w:trPr>
          <w:trHeight w:val="300"/>
        </w:trPr>
        <w:tc>
          <w:tcPr>
            <w:tcW w:w="16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A413DC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93-11</w:t>
            </w:r>
          </w:p>
        </w:tc>
        <w:tc>
          <w:tcPr>
            <w:tcW w:w="13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9AB504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aus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Kasalath</w:t>
            </w:r>
          </w:p>
        </w:tc>
        <w:tc>
          <w:tcPr>
            <w:tcW w:w="156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1F28FA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i/>
                <w:color w:val="000000"/>
              </w:rPr>
              <w:t>O. rufipogon</w:t>
            </w:r>
          </w:p>
        </w:tc>
        <w:tc>
          <w:tcPr>
            <w:tcW w:w="130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73E673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45862</w:t>
            </w:r>
          </w:p>
        </w:tc>
        <w:tc>
          <w:tcPr>
            <w:tcW w:w="130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5C8546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49371</w:t>
            </w:r>
          </w:p>
        </w:tc>
        <w:tc>
          <w:tcPr>
            <w:tcW w:w="130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718A73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-0.03685</w:t>
            </w:r>
          </w:p>
        </w:tc>
        <w:tc>
          <w:tcPr>
            <w:tcW w:w="130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D92436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0.05754</w:t>
            </w:r>
          </w:p>
        </w:tc>
        <w:tc>
          <w:tcPr>
            <w:tcW w:w="130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4F1291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-0.64042</w:t>
            </w:r>
          </w:p>
        </w:tc>
      </w:tr>
      <w:tr w:rsidR="00826EC0" w:rsidRPr="00CB1AD0" w14:paraId="476D4645" w14:textId="77777777" w:rsidTr="00826EC0">
        <w:trPr>
          <w:trHeight w:val="300"/>
        </w:trPr>
        <w:tc>
          <w:tcPr>
            <w:tcW w:w="16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D54999B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93-11</w:t>
            </w:r>
          </w:p>
        </w:tc>
        <w:tc>
          <w:tcPr>
            <w:tcW w:w="13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195925E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IR64</w:t>
            </w:r>
          </w:p>
        </w:tc>
        <w:tc>
          <w:tcPr>
            <w:tcW w:w="156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1D0FCA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i/>
                <w:color w:val="000000"/>
              </w:rPr>
              <w:t>O. rufipogon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FF3AAF2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25885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1F1FBC7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33613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B54D06A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-0.12989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FCC6B84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0.06066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0458E34" w14:textId="77777777" w:rsidR="00826EC0" w:rsidRPr="00CB1AD0" w:rsidRDefault="00826EC0" w:rsidP="00F16B1F">
            <w:pPr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-2.14128</w:t>
            </w:r>
          </w:p>
        </w:tc>
      </w:tr>
    </w:tbl>
    <w:p w14:paraId="462D95B0" w14:textId="77777777" w:rsidR="00826EC0" w:rsidRPr="00CB1AD0" w:rsidRDefault="00826EC0" w:rsidP="00826EC0">
      <w:pPr>
        <w:rPr>
          <w:rFonts w:ascii="Times New Roman" w:hAnsi="Times New Roman" w:cs="Times New Roman"/>
        </w:rPr>
      </w:pPr>
    </w:p>
    <w:p w14:paraId="5DD46BDC" w14:textId="77777777" w:rsidR="00826EC0" w:rsidRPr="00CB1AD0" w:rsidRDefault="00826EC0" w:rsidP="00826EC0">
      <w:pPr>
        <w:rPr>
          <w:rFonts w:ascii="Times New Roman" w:eastAsia="Times New Roman" w:hAnsi="Times New Roman" w:cs="Times New Roman"/>
          <w:color w:val="000000"/>
        </w:rPr>
        <w:sectPr w:rsidR="00826EC0" w:rsidRPr="00CB1AD0" w:rsidSect="00854F20">
          <w:pgSz w:w="15840" w:h="12240" w:orient="landscape"/>
          <w:pgMar w:top="720" w:right="1800" w:bottom="720" w:left="1800" w:header="720" w:footer="720" w:gutter="0"/>
          <w:cols w:space="720"/>
          <w:docGrid w:linePitch="360"/>
        </w:sectPr>
      </w:pPr>
      <w:r w:rsidRPr="00CB1AD0">
        <w:rPr>
          <w:rFonts w:ascii="Times New Roman" w:eastAsia="Times New Roman" w:hAnsi="Times New Roman" w:cs="Times New Roman"/>
          <w:color w:val="000000"/>
        </w:rPr>
        <w:t>Z-score higher then 3.9 (p &lt; 0.0001) are bolded.</w:t>
      </w:r>
    </w:p>
    <w:p w14:paraId="393AB87B" w14:textId="77777777" w:rsidR="00826EC0" w:rsidRPr="00CB1AD0" w:rsidRDefault="00826EC0" w:rsidP="00826EC0">
      <w:pPr>
        <w:rPr>
          <w:rFonts w:ascii="Times New Roman" w:hAnsi="Times New Roman" w:cs="Times New Roman"/>
        </w:rPr>
      </w:pPr>
      <w:r w:rsidRPr="00CB1AD0">
        <w:rPr>
          <w:rFonts w:ascii="Times New Roman" w:hAnsi="Times New Roman" w:cs="Times New Roman"/>
        </w:rPr>
        <w:t>Supplemental Table S5. D</w:t>
      </w:r>
      <w:r w:rsidRPr="00CB1AD0">
        <w:rPr>
          <w:rFonts w:ascii="Times New Roman" w:hAnsi="Times New Roman" w:cs="Times New Roman"/>
          <w:vertAlign w:val="subscript"/>
        </w:rPr>
        <w:t>FOIL</w:t>
      </w:r>
      <w:r w:rsidRPr="00CB1AD0">
        <w:rPr>
          <w:rFonts w:ascii="Times New Roman" w:hAnsi="Times New Roman" w:cs="Times New Roman"/>
        </w:rPr>
        <w:t xml:space="preserve"> test statistic and corresponding chi-squared values. The </w:t>
      </w:r>
      <w:r w:rsidRPr="00CB1AD0">
        <w:rPr>
          <w:rFonts w:ascii="Times New Roman" w:hAnsi="Times New Roman" w:cs="Times New Roman"/>
          <w:i/>
        </w:rPr>
        <w:t xml:space="preserve">O. punctata </w:t>
      </w:r>
      <w:r w:rsidRPr="00CB1AD0">
        <w:rPr>
          <w:rFonts w:ascii="Times New Roman" w:hAnsi="Times New Roman" w:cs="Times New Roman"/>
        </w:rPr>
        <w:t>genome was used as the outgroup genome (O).</w:t>
      </w:r>
    </w:p>
    <w:p w14:paraId="1CC40D32" w14:textId="77777777" w:rsidR="00826EC0" w:rsidRPr="00CB1AD0" w:rsidRDefault="00826EC0" w:rsidP="00826EC0">
      <w:pPr>
        <w:rPr>
          <w:rFonts w:ascii="Times New Roman" w:hAnsi="Times New Roman" w:cs="Times New Roman"/>
        </w:rPr>
      </w:pPr>
    </w:p>
    <w:tbl>
      <w:tblPr>
        <w:tblW w:w="13612" w:type="dxa"/>
        <w:tblInd w:w="108" w:type="dxa"/>
        <w:tblLook w:val="04A0" w:firstRow="1" w:lastRow="0" w:firstColumn="1" w:lastColumn="0" w:noHBand="0" w:noVBand="1"/>
      </w:tblPr>
      <w:tblGrid>
        <w:gridCol w:w="4370"/>
        <w:gridCol w:w="990"/>
        <w:gridCol w:w="1242"/>
        <w:gridCol w:w="990"/>
        <w:gridCol w:w="1242"/>
        <w:gridCol w:w="1149"/>
        <w:gridCol w:w="1242"/>
        <w:gridCol w:w="1149"/>
        <w:gridCol w:w="1242"/>
      </w:tblGrid>
      <w:tr w:rsidR="00854F20" w:rsidRPr="00CB1AD0" w14:paraId="54A84143" w14:textId="77777777" w:rsidTr="00751A8A">
        <w:trPr>
          <w:trHeight w:val="300"/>
        </w:trPr>
        <w:tc>
          <w:tcPr>
            <w:tcW w:w="4370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283AE7B8" w14:textId="77777777" w:rsidR="00854F20" w:rsidRPr="00CB1AD0" w:rsidRDefault="00854F20" w:rsidP="00854F2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Compared Population (P1,P2,P3,P4)</w:t>
            </w:r>
          </w:p>
        </w:tc>
        <w:tc>
          <w:tcPr>
            <w:tcW w:w="223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6D84C4A" w14:textId="77777777" w:rsidR="00854F20" w:rsidRPr="00CB1AD0" w:rsidRDefault="00854F20" w:rsidP="00854F2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hAnsi="Times New Roman" w:cs="Times New Roman"/>
              </w:rPr>
              <w:t>D</w:t>
            </w:r>
            <w:r w:rsidRPr="00CB1AD0">
              <w:rPr>
                <w:rFonts w:ascii="Times New Roman" w:hAnsi="Times New Roman" w:cs="Times New Roman"/>
                <w:vertAlign w:val="subscript"/>
              </w:rPr>
              <w:t>FO</w:t>
            </w:r>
          </w:p>
        </w:tc>
        <w:tc>
          <w:tcPr>
            <w:tcW w:w="223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2F3B9E7" w14:textId="77777777" w:rsidR="00854F20" w:rsidRPr="00CB1AD0" w:rsidRDefault="00854F20" w:rsidP="00854F2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hAnsi="Times New Roman" w:cs="Times New Roman"/>
              </w:rPr>
              <w:t>D</w:t>
            </w:r>
            <w:r w:rsidRPr="00CB1AD0">
              <w:rPr>
                <w:rFonts w:ascii="Times New Roman" w:hAnsi="Times New Roman" w:cs="Times New Roman"/>
                <w:vertAlign w:val="subscript"/>
              </w:rPr>
              <w:t>IL</w:t>
            </w:r>
          </w:p>
        </w:tc>
        <w:tc>
          <w:tcPr>
            <w:tcW w:w="23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B2FB90C" w14:textId="77777777" w:rsidR="00854F20" w:rsidRPr="00CB1AD0" w:rsidRDefault="00854F20" w:rsidP="00854F2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hAnsi="Times New Roman" w:cs="Times New Roman"/>
              </w:rPr>
              <w:t>D</w:t>
            </w:r>
            <w:r w:rsidRPr="00CB1AD0">
              <w:rPr>
                <w:rFonts w:ascii="Times New Roman" w:hAnsi="Times New Roman" w:cs="Times New Roman"/>
                <w:vertAlign w:val="subscript"/>
              </w:rPr>
              <w:t>FI</w:t>
            </w:r>
          </w:p>
        </w:tc>
        <w:tc>
          <w:tcPr>
            <w:tcW w:w="23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0DACAF1" w14:textId="77777777" w:rsidR="00854F20" w:rsidRPr="00CB1AD0" w:rsidRDefault="00854F20" w:rsidP="00854F2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hAnsi="Times New Roman" w:cs="Times New Roman"/>
              </w:rPr>
              <w:t>D</w:t>
            </w:r>
            <w:r w:rsidRPr="00CB1AD0">
              <w:rPr>
                <w:rFonts w:ascii="Times New Roman" w:hAnsi="Times New Roman" w:cs="Times New Roman"/>
                <w:vertAlign w:val="subscript"/>
              </w:rPr>
              <w:t>OL</w:t>
            </w:r>
          </w:p>
        </w:tc>
      </w:tr>
      <w:tr w:rsidR="00854F20" w:rsidRPr="00CB1AD0" w14:paraId="26A03D14" w14:textId="77777777" w:rsidTr="00751A8A">
        <w:trPr>
          <w:trHeight w:val="300"/>
        </w:trPr>
        <w:tc>
          <w:tcPr>
            <w:tcW w:w="4370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5DC8CA4" w14:textId="77777777" w:rsidR="00854F20" w:rsidRPr="00CB1AD0" w:rsidRDefault="00854F2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8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90C5F99" w14:textId="77777777" w:rsidR="00854F20" w:rsidRPr="00CB1AD0" w:rsidRDefault="00854F20" w:rsidP="00854F2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Statistic</w:t>
            </w:r>
          </w:p>
        </w:tc>
        <w:tc>
          <w:tcPr>
            <w:tcW w:w="12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ABC3943" w14:textId="77777777" w:rsidR="00854F20" w:rsidRPr="00CB1AD0" w:rsidRDefault="00854F20" w:rsidP="00854F20">
            <w:pPr>
              <w:jc w:val="center"/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Χ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2</w:t>
            </w:r>
          </w:p>
        </w:tc>
        <w:tc>
          <w:tcPr>
            <w:tcW w:w="98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1EDA085" w14:textId="77777777" w:rsidR="00854F20" w:rsidRPr="00CB1AD0" w:rsidRDefault="00854F20" w:rsidP="00854F2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Statistic</w:t>
            </w:r>
          </w:p>
        </w:tc>
        <w:tc>
          <w:tcPr>
            <w:tcW w:w="12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433FEB5" w14:textId="77777777" w:rsidR="00854F20" w:rsidRPr="00CB1AD0" w:rsidRDefault="00854F20" w:rsidP="00854F2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Χ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2</w:t>
            </w:r>
          </w:p>
        </w:tc>
        <w:tc>
          <w:tcPr>
            <w:tcW w:w="114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9BF5148" w14:textId="77777777" w:rsidR="00854F20" w:rsidRPr="00CB1AD0" w:rsidRDefault="00854F20" w:rsidP="00854F2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Statistic</w:t>
            </w:r>
          </w:p>
        </w:tc>
        <w:tc>
          <w:tcPr>
            <w:tcW w:w="12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B9DDD73" w14:textId="77777777" w:rsidR="00854F20" w:rsidRPr="00CB1AD0" w:rsidRDefault="00854F20" w:rsidP="00854F2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Χ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2</w:t>
            </w:r>
          </w:p>
        </w:tc>
        <w:tc>
          <w:tcPr>
            <w:tcW w:w="114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2453149" w14:textId="77777777" w:rsidR="00854F20" w:rsidRPr="00CB1AD0" w:rsidRDefault="00854F20" w:rsidP="00854F2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Statistic</w:t>
            </w:r>
          </w:p>
        </w:tc>
        <w:tc>
          <w:tcPr>
            <w:tcW w:w="12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380934F" w14:textId="77777777" w:rsidR="00854F20" w:rsidRPr="00CB1AD0" w:rsidRDefault="00854F20" w:rsidP="00854F2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Χ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  <w:t>2</w:t>
            </w:r>
          </w:p>
        </w:tc>
      </w:tr>
      <w:tr w:rsidR="00826EC0" w:rsidRPr="00CB1AD0" w14:paraId="5BAC7D7F" w14:textId="77777777" w:rsidTr="00854F20">
        <w:trPr>
          <w:trHeight w:val="300"/>
        </w:trPr>
        <w:tc>
          <w:tcPr>
            <w:tcW w:w="437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53FA03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i/>
                <w:color w:val="000000"/>
              </w:rPr>
              <w:t>O. nivara,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aus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DJ123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,japonica,</w:t>
            </w:r>
            <w:r w:rsidRPr="00CB1AD0">
              <w:rPr>
                <w:rFonts w:ascii="Times New Roman" w:eastAsia="Times New Roman" w:hAnsi="Times New Roman" w:cs="Times New Roman"/>
                <w:i/>
                <w:color w:val="000000"/>
              </w:rPr>
              <w:t>O. rufipogon</w:t>
            </w:r>
          </w:p>
        </w:tc>
        <w:tc>
          <w:tcPr>
            <w:tcW w:w="98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AB2572" w14:textId="77777777" w:rsidR="00826EC0" w:rsidRPr="00CB1AD0" w:rsidRDefault="00826EC0" w:rsidP="00854F20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b/>
                <w:color w:val="000000"/>
              </w:rPr>
              <w:t>0.13</w:t>
            </w:r>
          </w:p>
        </w:tc>
        <w:tc>
          <w:tcPr>
            <w:tcW w:w="124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C87707" w14:textId="77777777" w:rsidR="00826EC0" w:rsidRPr="00CB1AD0" w:rsidRDefault="00826EC0" w:rsidP="00854F2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5230.30</w:t>
            </w:r>
          </w:p>
        </w:tc>
        <w:tc>
          <w:tcPr>
            <w:tcW w:w="98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8B480C" w14:textId="77777777" w:rsidR="00826EC0" w:rsidRPr="00CB1AD0" w:rsidRDefault="00826EC0" w:rsidP="00854F20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b/>
                <w:color w:val="000000"/>
              </w:rPr>
              <w:t>0.24</w:t>
            </w:r>
          </w:p>
        </w:tc>
        <w:tc>
          <w:tcPr>
            <w:tcW w:w="124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57BB9E" w14:textId="77777777" w:rsidR="00826EC0" w:rsidRPr="00CB1AD0" w:rsidRDefault="00826EC0" w:rsidP="00854F2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17547.66</w:t>
            </w:r>
          </w:p>
        </w:tc>
        <w:tc>
          <w:tcPr>
            <w:tcW w:w="114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C56C47" w14:textId="77777777" w:rsidR="00826EC0" w:rsidRPr="00CB1AD0" w:rsidRDefault="00826EC0" w:rsidP="00854F20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b/>
                <w:color w:val="000000"/>
              </w:rPr>
              <w:t>-0.28</w:t>
            </w:r>
          </w:p>
        </w:tc>
        <w:tc>
          <w:tcPr>
            <w:tcW w:w="124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D78509" w14:textId="77777777" w:rsidR="00826EC0" w:rsidRPr="00CB1AD0" w:rsidRDefault="00826EC0" w:rsidP="00854F2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26451.56</w:t>
            </w:r>
          </w:p>
        </w:tc>
        <w:tc>
          <w:tcPr>
            <w:tcW w:w="114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17684F" w14:textId="77777777" w:rsidR="00826EC0" w:rsidRPr="00CB1AD0" w:rsidRDefault="00826EC0" w:rsidP="00854F20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b/>
                <w:color w:val="000000"/>
              </w:rPr>
              <w:t>-0.18</w:t>
            </w:r>
          </w:p>
        </w:tc>
        <w:tc>
          <w:tcPr>
            <w:tcW w:w="124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0987D2" w14:textId="77777777" w:rsidR="00826EC0" w:rsidRPr="00CB1AD0" w:rsidRDefault="00826EC0" w:rsidP="00854F2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11113.21</w:t>
            </w:r>
          </w:p>
        </w:tc>
      </w:tr>
      <w:tr w:rsidR="00826EC0" w:rsidRPr="00CB1AD0" w14:paraId="3FD5CF80" w14:textId="77777777" w:rsidTr="00854F20">
        <w:trPr>
          <w:trHeight w:val="300"/>
        </w:trPr>
        <w:tc>
          <w:tcPr>
            <w:tcW w:w="43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5754DF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i/>
                <w:color w:val="000000"/>
              </w:rPr>
              <w:t>O. nivara,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aus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Kasalath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,japonica,</w:t>
            </w:r>
            <w:r w:rsidRPr="00CB1AD0">
              <w:rPr>
                <w:rFonts w:ascii="Times New Roman" w:eastAsia="Times New Roman" w:hAnsi="Times New Roman" w:cs="Times New Roman"/>
                <w:i/>
                <w:color w:val="000000"/>
              </w:rPr>
              <w:t>O. rufipogon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5F996C" w14:textId="77777777" w:rsidR="00826EC0" w:rsidRPr="00CB1AD0" w:rsidRDefault="00826EC0" w:rsidP="00854F20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b/>
                <w:color w:val="000000"/>
              </w:rPr>
              <w:t>0.14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8D96BC" w14:textId="77777777" w:rsidR="00826EC0" w:rsidRPr="00CB1AD0" w:rsidRDefault="00826EC0" w:rsidP="00854F2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5401.44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DC5D3F" w14:textId="77777777" w:rsidR="00826EC0" w:rsidRPr="00CB1AD0" w:rsidRDefault="00826EC0" w:rsidP="00854F20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b/>
                <w:color w:val="000000"/>
              </w:rPr>
              <w:t>0.24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F22782" w14:textId="77777777" w:rsidR="00826EC0" w:rsidRPr="00CB1AD0" w:rsidRDefault="00826EC0" w:rsidP="00854F2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16448.29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E27619" w14:textId="77777777" w:rsidR="00826EC0" w:rsidRPr="00CB1AD0" w:rsidRDefault="00826EC0" w:rsidP="00854F20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b/>
                <w:color w:val="000000"/>
              </w:rPr>
              <w:t>-0.25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D98F0D" w14:textId="77777777" w:rsidR="00826EC0" w:rsidRPr="00CB1AD0" w:rsidRDefault="00826EC0" w:rsidP="00854F2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19959.73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51A3C3" w14:textId="77777777" w:rsidR="00826EC0" w:rsidRPr="00CB1AD0" w:rsidRDefault="00826EC0" w:rsidP="00854F20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b/>
                <w:color w:val="000000"/>
              </w:rPr>
              <w:t>-0.16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0458F8" w14:textId="77777777" w:rsidR="00826EC0" w:rsidRPr="00CB1AD0" w:rsidRDefault="00826EC0" w:rsidP="00854F2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7917.26</w:t>
            </w:r>
          </w:p>
        </w:tc>
      </w:tr>
      <w:tr w:rsidR="00826EC0" w:rsidRPr="00CB1AD0" w14:paraId="5D06A23F" w14:textId="77777777" w:rsidTr="00854F20">
        <w:trPr>
          <w:trHeight w:val="300"/>
        </w:trPr>
        <w:tc>
          <w:tcPr>
            <w:tcW w:w="43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863E31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i/>
                <w:color w:val="000000"/>
              </w:rPr>
              <w:t>O. nivara,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IR64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,japonica,</w:t>
            </w:r>
            <w:r w:rsidRPr="00CB1AD0">
              <w:rPr>
                <w:rFonts w:ascii="Times New Roman" w:eastAsia="Times New Roman" w:hAnsi="Times New Roman" w:cs="Times New Roman"/>
                <w:i/>
                <w:color w:val="000000"/>
              </w:rPr>
              <w:t>O. rufipogon</w:t>
            </w:r>
          </w:p>
        </w:tc>
        <w:tc>
          <w:tcPr>
            <w:tcW w:w="98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0C855D" w14:textId="77777777" w:rsidR="00826EC0" w:rsidRPr="00CB1AD0" w:rsidRDefault="00826EC0" w:rsidP="00854F20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b/>
                <w:color w:val="000000"/>
              </w:rPr>
              <w:t>0.13</w:t>
            </w:r>
          </w:p>
        </w:tc>
        <w:tc>
          <w:tcPr>
            <w:tcW w:w="124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651706" w14:textId="77777777" w:rsidR="00826EC0" w:rsidRPr="00CB1AD0" w:rsidRDefault="00826EC0" w:rsidP="00854F2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5250.03</w:t>
            </w:r>
          </w:p>
        </w:tc>
        <w:tc>
          <w:tcPr>
            <w:tcW w:w="98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314401" w14:textId="77777777" w:rsidR="00826EC0" w:rsidRPr="00CB1AD0" w:rsidRDefault="00826EC0" w:rsidP="00854F20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b/>
                <w:color w:val="000000"/>
              </w:rPr>
              <w:t>0.24</w:t>
            </w:r>
          </w:p>
        </w:tc>
        <w:tc>
          <w:tcPr>
            <w:tcW w:w="124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0AB9E5" w14:textId="77777777" w:rsidR="00826EC0" w:rsidRPr="00CB1AD0" w:rsidRDefault="00826EC0" w:rsidP="00854F2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17204.83</w:t>
            </w:r>
          </w:p>
        </w:tc>
        <w:tc>
          <w:tcPr>
            <w:tcW w:w="114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8A76BD" w14:textId="77777777" w:rsidR="00826EC0" w:rsidRPr="00CB1AD0" w:rsidRDefault="00826EC0" w:rsidP="00854F20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b/>
                <w:color w:val="000000"/>
              </w:rPr>
              <w:t>-0.22</w:t>
            </w:r>
          </w:p>
        </w:tc>
        <w:tc>
          <w:tcPr>
            <w:tcW w:w="124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F9DD64" w14:textId="77777777" w:rsidR="00826EC0" w:rsidRPr="00CB1AD0" w:rsidRDefault="00826EC0" w:rsidP="00854F2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18928.69</w:t>
            </w:r>
          </w:p>
        </w:tc>
        <w:tc>
          <w:tcPr>
            <w:tcW w:w="114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AF3007" w14:textId="77777777" w:rsidR="00826EC0" w:rsidRPr="00CB1AD0" w:rsidRDefault="00826EC0" w:rsidP="00854F20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b/>
                <w:color w:val="000000"/>
              </w:rPr>
              <w:t>-0.14</w:t>
            </w:r>
          </w:p>
        </w:tc>
        <w:tc>
          <w:tcPr>
            <w:tcW w:w="124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D254A8" w14:textId="77777777" w:rsidR="00826EC0" w:rsidRPr="00CB1AD0" w:rsidRDefault="00826EC0" w:rsidP="00854F2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7484.21</w:t>
            </w:r>
          </w:p>
        </w:tc>
      </w:tr>
      <w:tr w:rsidR="00826EC0" w:rsidRPr="00CB1AD0" w14:paraId="47EEE9BD" w14:textId="77777777" w:rsidTr="00854F20">
        <w:trPr>
          <w:trHeight w:val="300"/>
        </w:trPr>
        <w:tc>
          <w:tcPr>
            <w:tcW w:w="43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28B3655" w14:textId="77777777" w:rsidR="00826EC0" w:rsidRPr="00CB1AD0" w:rsidRDefault="00826EC0" w:rsidP="00F16B1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i/>
                <w:color w:val="000000"/>
              </w:rPr>
              <w:t>O. nivara,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indica</w:t>
            </w:r>
            <w:r w:rsidRPr="00CB1AD0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93-11</w:t>
            </w: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,japonica,</w:t>
            </w:r>
            <w:r w:rsidRPr="00CB1AD0">
              <w:rPr>
                <w:rFonts w:ascii="Times New Roman" w:eastAsia="Times New Roman" w:hAnsi="Times New Roman" w:cs="Times New Roman"/>
                <w:i/>
                <w:color w:val="000000"/>
              </w:rPr>
              <w:t>O. rufipogon</w:t>
            </w:r>
          </w:p>
        </w:tc>
        <w:tc>
          <w:tcPr>
            <w:tcW w:w="9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B046DB" w14:textId="77777777" w:rsidR="00826EC0" w:rsidRPr="00CB1AD0" w:rsidRDefault="00826EC0" w:rsidP="00854F20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b/>
                <w:color w:val="000000"/>
              </w:rPr>
              <w:t>0.13</w:t>
            </w:r>
          </w:p>
        </w:tc>
        <w:tc>
          <w:tcPr>
            <w:tcW w:w="12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29AE938" w14:textId="77777777" w:rsidR="00826EC0" w:rsidRPr="00CB1AD0" w:rsidRDefault="00826EC0" w:rsidP="00854F2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5238.57</w:t>
            </w:r>
          </w:p>
        </w:tc>
        <w:tc>
          <w:tcPr>
            <w:tcW w:w="9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BF1E2E1" w14:textId="77777777" w:rsidR="00826EC0" w:rsidRPr="00CB1AD0" w:rsidRDefault="00826EC0" w:rsidP="00854F20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b/>
                <w:color w:val="000000"/>
              </w:rPr>
              <w:t>0.27</w:t>
            </w:r>
          </w:p>
        </w:tc>
        <w:tc>
          <w:tcPr>
            <w:tcW w:w="12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999D444" w14:textId="77777777" w:rsidR="00826EC0" w:rsidRPr="00CB1AD0" w:rsidRDefault="00826EC0" w:rsidP="00854F2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21725.35</w:t>
            </w:r>
          </w:p>
        </w:tc>
        <w:tc>
          <w:tcPr>
            <w:tcW w:w="114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70F85C" w14:textId="77777777" w:rsidR="00826EC0" w:rsidRPr="00CB1AD0" w:rsidRDefault="00826EC0" w:rsidP="00854F20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b/>
                <w:color w:val="000000"/>
              </w:rPr>
              <w:t>-0.22</w:t>
            </w:r>
          </w:p>
        </w:tc>
        <w:tc>
          <w:tcPr>
            <w:tcW w:w="12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F4E273" w14:textId="77777777" w:rsidR="00826EC0" w:rsidRPr="00CB1AD0" w:rsidRDefault="00826EC0" w:rsidP="00854F2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19728.12</w:t>
            </w:r>
          </w:p>
        </w:tc>
        <w:tc>
          <w:tcPr>
            <w:tcW w:w="114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AA02786" w14:textId="77777777" w:rsidR="00826EC0" w:rsidRPr="00CB1AD0" w:rsidRDefault="00826EC0" w:rsidP="00854F20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b/>
                <w:color w:val="000000"/>
              </w:rPr>
              <w:t>-0.12</w:t>
            </w:r>
          </w:p>
        </w:tc>
        <w:tc>
          <w:tcPr>
            <w:tcW w:w="12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192009" w14:textId="77777777" w:rsidR="00826EC0" w:rsidRPr="00CB1AD0" w:rsidRDefault="00826EC0" w:rsidP="00854F20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1AD0">
              <w:rPr>
                <w:rFonts w:ascii="Times New Roman" w:eastAsia="Times New Roman" w:hAnsi="Times New Roman" w:cs="Times New Roman"/>
                <w:color w:val="000000"/>
              </w:rPr>
              <w:t>5945.24</w:t>
            </w:r>
          </w:p>
        </w:tc>
      </w:tr>
    </w:tbl>
    <w:p w14:paraId="3389C3DD" w14:textId="77777777" w:rsidR="00826EC0" w:rsidRPr="00CB1AD0" w:rsidRDefault="00826EC0" w:rsidP="00826EC0">
      <w:pPr>
        <w:rPr>
          <w:rFonts w:ascii="Times New Roman" w:hAnsi="Times New Roman" w:cs="Times New Roman"/>
        </w:rPr>
      </w:pPr>
    </w:p>
    <w:p w14:paraId="472BC4B6" w14:textId="77777777" w:rsidR="00826EC0" w:rsidRPr="00CB1AD0" w:rsidRDefault="00826EC0" w:rsidP="00826EC0">
      <w:pPr>
        <w:rPr>
          <w:rFonts w:ascii="Times New Roman" w:eastAsia="Times New Roman" w:hAnsi="Times New Roman" w:cs="Times New Roman"/>
          <w:color w:val="000000"/>
        </w:rPr>
        <w:sectPr w:rsidR="00826EC0" w:rsidRPr="00CB1AD0" w:rsidSect="00F16B1F">
          <w:pgSz w:w="15840" w:h="12240" w:orient="landscape"/>
          <w:pgMar w:top="720" w:right="1440" w:bottom="720" w:left="1440" w:header="720" w:footer="720" w:gutter="0"/>
          <w:cols w:space="720"/>
          <w:docGrid w:linePitch="360"/>
        </w:sectPr>
      </w:pPr>
      <w:r w:rsidRPr="00CB1AD0">
        <w:rPr>
          <w:rFonts w:ascii="Times New Roman" w:eastAsia="Times New Roman" w:hAnsi="Times New Roman" w:cs="Times New Roman"/>
          <w:color w:val="000000"/>
        </w:rPr>
        <w:t>D-statistics with chi-squared values higher then 15.14 (p &lt; 0.0001) are bolded.</w:t>
      </w:r>
    </w:p>
    <w:p w14:paraId="5C2A8D9E" w14:textId="6F1B2A19" w:rsidR="00826EC0" w:rsidRPr="00CB1AD0" w:rsidRDefault="00826EC0" w:rsidP="00826EC0">
      <w:pPr>
        <w:rPr>
          <w:rFonts w:ascii="Times New Roman" w:hAnsi="Times New Roman" w:cs="Times New Roman"/>
        </w:rPr>
      </w:pPr>
      <w:r w:rsidRPr="00CB1AD0">
        <w:rPr>
          <w:rFonts w:ascii="Times New Roman" w:hAnsi="Times New Roman" w:cs="Times New Roman"/>
        </w:rPr>
        <w:t>Supplemental Table S6. Combination of signs for the D</w:t>
      </w:r>
      <w:r w:rsidRPr="00CB1AD0">
        <w:rPr>
          <w:rFonts w:ascii="Times New Roman" w:hAnsi="Times New Roman" w:cs="Times New Roman"/>
          <w:vertAlign w:val="subscript"/>
        </w:rPr>
        <w:t xml:space="preserve">FOIL </w:t>
      </w:r>
      <w:r w:rsidRPr="00CB1AD0">
        <w:rPr>
          <w:rFonts w:ascii="Times New Roman" w:hAnsi="Times New Roman" w:cs="Times New Roman"/>
        </w:rPr>
        <w:t xml:space="preserve">test and its interpretation. Species topology and name can be seen in Supplementary Fig. </w:t>
      </w:r>
      <w:r w:rsidR="00854F20" w:rsidRPr="00CB1AD0">
        <w:rPr>
          <w:rFonts w:ascii="Times New Roman" w:hAnsi="Times New Roman" w:cs="Times New Roman"/>
        </w:rPr>
        <w:t>S6</w:t>
      </w:r>
      <w:r w:rsidRPr="00CB1AD0">
        <w:rPr>
          <w:rFonts w:ascii="Times New Roman" w:hAnsi="Times New Roman" w:cs="Times New Roman"/>
        </w:rPr>
        <w:t>.</w:t>
      </w:r>
    </w:p>
    <w:p w14:paraId="002AE471" w14:textId="77777777" w:rsidR="00854F20" w:rsidRPr="00CB1AD0" w:rsidRDefault="00854F20" w:rsidP="00826EC0">
      <w:pPr>
        <w:rPr>
          <w:rFonts w:ascii="Times New Roman" w:hAnsi="Times New Roman" w:cs="Times New Roman"/>
        </w:rPr>
      </w:pPr>
    </w:p>
    <w:tbl>
      <w:tblPr>
        <w:tblpPr w:leftFromText="180" w:rightFromText="180" w:vertAnchor="page" w:horzAnchor="page" w:tblpX="2089" w:tblpY="2341"/>
        <w:tblW w:w="0" w:type="auto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908"/>
        <w:gridCol w:w="671"/>
        <w:gridCol w:w="618"/>
        <w:gridCol w:w="618"/>
        <w:gridCol w:w="671"/>
      </w:tblGrid>
      <w:tr w:rsidR="00854F20" w:rsidRPr="00CB1AD0" w14:paraId="11EC6C50" w14:textId="77777777" w:rsidTr="003578B7">
        <w:tc>
          <w:tcPr>
            <w:tcW w:w="190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2297F6E" w14:textId="77777777" w:rsidR="00854F20" w:rsidRPr="00CB1AD0" w:rsidRDefault="00854F20" w:rsidP="00854F20">
            <w:pPr>
              <w:jc w:val="center"/>
              <w:rPr>
                <w:rFonts w:ascii="Times New Roman" w:hAnsi="Times New Roman" w:cs="Times New Roman"/>
              </w:rPr>
            </w:pPr>
            <w:r w:rsidRPr="00CB1AD0">
              <w:rPr>
                <w:rFonts w:ascii="Times New Roman" w:hAnsi="Times New Roman" w:cs="Times New Roman"/>
              </w:rPr>
              <w:t>Introgression Direction</w:t>
            </w:r>
          </w:p>
        </w:tc>
        <w:tc>
          <w:tcPr>
            <w:tcW w:w="6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D0A6937" w14:textId="77777777" w:rsidR="00854F20" w:rsidRPr="00CB1AD0" w:rsidRDefault="00854F20" w:rsidP="00854F20">
            <w:pPr>
              <w:jc w:val="center"/>
              <w:rPr>
                <w:rFonts w:ascii="Times New Roman" w:hAnsi="Times New Roman" w:cs="Times New Roman"/>
                <w:vertAlign w:val="subscript"/>
              </w:rPr>
            </w:pPr>
            <w:r w:rsidRPr="00CB1AD0">
              <w:rPr>
                <w:rFonts w:ascii="Times New Roman" w:hAnsi="Times New Roman" w:cs="Times New Roman"/>
              </w:rPr>
              <w:t>D</w:t>
            </w:r>
            <w:r w:rsidRPr="00CB1AD0">
              <w:rPr>
                <w:rFonts w:ascii="Times New Roman" w:hAnsi="Times New Roman" w:cs="Times New Roman"/>
                <w:vertAlign w:val="subscript"/>
              </w:rPr>
              <w:t>FO</w:t>
            </w:r>
          </w:p>
        </w:tc>
        <w:tc>
          <w:tcPr>
            <w:tcW w:w="61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3733D0C" w14:textId="77777777" w:rsidR="00854F20" w:rsidRPr="00CB1AD0" w:rsidRDefault="00854F20" w:rsidP="00854F20">
            <w:pPr>
              <w:jc w:val="center"/>
              <w:rPr>
                <w:rFonts w:ascii="Times New Roman" w:hAnsi="Times New Roman" w:cs="Times New Roman"/>
                <w:vertAlign w:val="subscript"/>
              </w:rPr>
            </w:pPr>
            <w:r w:rsidRPr="00CB1AD0">
              <w:rPr>
                <w:rFonts w:ascii="Times New Roman" w:hAnsi="Times New Roman" w:cs="Times New Roman"/>
              </w:rPr>
              <w:t>D</w:t>
            </w:r>
            <w:r w:rsidRPr="00CB1AD0">
              <w:rPr>
                <w:rFonts w:ascii="Times New Roman" w:hAnsi="Times New Roman" w:cs="Times New Roman"/>
                <w:vertAlign w:val="subscript"/>
              </w:rPr>
              <w:t>IL</w:t>
            </w:r>
          </w:p>
        </w:tc>
        <w:tc>
          <w:tcPr>
            <w:tcW w:w="61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6F9B593" w14:textId="77777777" w:rsidR="00854F20" w:rsidRPr="00CB1AD0" w:rsidRDefault="00854F20" w:rsidP="00854F20">
            <w:pPr>
              <w:jc w:val="center"/>
              <w:rPr>
                <w:rFonts w:ascii="Times New Roman" w:hAnsi="Times New Roman" w:cs="Times New Roman"/>
                <w:vertAlign w:val="subscript"/>
              </w:rPr>
            </w:pPr>
            <w:r w:rsidRPr="00CB1AD0">
              <w:rPr>
                <w:rFonts w:ascii="Times New Roman" w:hAnsi="Times New Roman" w:cs="Times New Roman"/>
              </w:rPr>
              <w:t>D</w:t>
            </w:r>
            <w:r w:rsidRPr="00CB1AD0">
              <w:rPr>
                <w:rFonts w:ascii="Times New Roman" w:hAnsi="Times New Roman" w:cs="Times New Roman"/>
                <w:vertAlign w:val="subscript"/>
              </w:rPr>
              <w:t>FI</w:t>
            </w:r>
          </w:p>
        </w:tc>
        <w:tc>
          <w:tcPr>
            <w:tcW w:w="6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4B7956F" w14:textId="77777777" w:rsidR="00854F20" w:rsidRPr="00CB1AD0" w:rsidRDefault="00854F20" w:rsidP="00854F20">
            <w:pPr>
              <w:jc w:val="center"/>
              <w:rPr>
                <w:rFonts w:ascii="Times New Roman" w:hAnsi="Times New Roman" w:cs="Times New Roman"/>
                <w:vertAlign w:val="subscript"/>
              </w:rPr>
            </w:pPr>
            <w:r w:rsidRPr="00CB1AD0">
              <w:rPr>
                <w:rFonts w:ascii="Times New Roman" w:hAnsi="Times New Roman" w:cs="Times New Roman"/>
              </w:rPr>
              <w:t>D</w:t>
            </w:r>
            <w:r w:rsidRPr="00CB1AD0">
              <w:rPr>
                <w:rFonts w:ascii="Times New Roman" w:hAnsi="Times New Roman" w:cs="Times New Roman"/>
                <w:vertAlign w:val="subscript"/>
              </w:rPr>
              <w:t>OL</w:t>
            </w:r>
          </w:p>
        </w:tc>
      </w:tr>
      <w:tr w:rsidR="00854F20" w:rsidRPr="00CB1AD0" w14:paraId="51991CA4" w14:textId="77777777" w:rsidTr="003578B7">
        <w:tc>
          <w:tcPr>
            <w:tcW w:w="1908" w:type="dxa"/>
            <w:tcBorders>
              <w:top w:val="single" w:sz="4" w:space="0" w:color="auto"/>
            </w:tcBorders>
            <w:vAlign w:val="center"/>
          </w:tcPr>
          <w:p w14:paraId="3603FA40" w14:textId="77777777" w:rsidR="00854F20" w:rsidRPr="00CB1AD0" w:rsidRDefault="00854F20" w:rsidP="00854F20">
            <w:pPr>
              <w:jc w:val="center"/>
              <w:rPr>
                <w:rFonts w:ascii="Times New Roman" w:hAnsi="Times New Roman" w:cs="Times New Roman"/>
              </w:rPr>
            </w:pPr>
            <w:r w:rsidRPr="00CB1AD0">
              <w:rPr>
                <w:rFonts w:ascii="Times New Roman" w:hAnsi="Times New Roman" w:cs="Times New Roman"/>
              </w:rPr>
              <w:t>None</w:t>
            </w:r>
          </w:p>
        </w:tc>
        <w:tc>
          <w:tcPr>
            <w:tcW w:w="671" w:type="dxa"/>
            <w:tcBorders>
              <w:top w:val="single" w:sz="4" w:space="0" w:color="auto"/>
            </w:tcBorders>
            <w:vAlign w:val="center"/>
          </w:tcPr>
          <w:p w14:paraId="51A44423" w14:textId="77777777" w:rsidR="00854F20" w:rsidRPr="00CB1AD0" w:rsidRDefault="00854F20" w:rsidP="00854F20">
            <w:pPr>
              <w:jc w:val="center"/>
              <w:rPr>
                <w:rFonts w:ascii="Times New Roman" w:hAnsi="Times New Roman" w:cs="Times New Roman"/>
              </w:rPr>
            </w:pPr>
            <w:r w:rsidRPr="00CB1AD0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618" w:type="dxa"/>
            <w:tcBorders>
              <w:top w:val="single" w:sz="4" w:space="0" w:color="auto"/>
            </w:tcBorders>
            <w:vAlign w:val="center"/>
          </w:tcPr>
          <w:p w14:paraId="25D6D938" w14:textId="77777777" w:rsidR="00854F20" w:rsidRPr="00CB1AD0" w:rsidRDefault="00854F20" w:rsidP="00854F20">
            <w:pPr>
              <w:jc w:val="center"/>
              <w:rPr>
                <w:rFonts w:ascii="Times New Roman" w:hAnsi="Times New Roman" w:cs="Times New Roman"/>
              </w:rPr>
            </w:pPr>
            <w:r w:rsidRPr="00CB1AD0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618" w:type="dxa"/>
            <w:tcBorders>
              <w:top w:val="single" w:sz="4" w:space="0" w:color="auto"/>
            </w:tcBorders>
            <w:vAlign w:val="center"/>
          </w:tcPr>
          <w:p w14:paraId="3E57FF67" w14:textId="77777777" w:rsidR="00854F20" w:rsidRPr="00CB1AD0" w:rsidRDefault="00854F20" w:rsidP="00854F20">
            <w:pPr>
              <w:jc w:val="center"/>
              <w:rPr>
                <w:rFonts w:ascii="Times New Roman" w:hAnsi="Times New Roman" w:cs="Times New Roman"/>
              </w:rPr>
            </w:pPr>
            <w:r w:rsidRPr="00CB1AD0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671" w:type="dxa"/>
            <w:tcBorders>
              <w:top w:val="single" w:sz="4" w:space="0" w:color="auto"/>
            </w:tcBorders>
            <w:vAlign w:val="center"/>
          </w:tcPr>
          <w:p w14:paraId="50EDE5E3" w14:textId="77777777" w:rsidR="00854F20" w:rsidRPr="00CB1AD0" w:rsidRDefault="00854F20" w:rsidP="00854F20">
            <w:pPr>
              <w:jc w:val="center"/>
              <w:rPr>
                <w:rFonts w:ascii="Times New Roman" w:hAnsi="Times New Roman" w:cs="Times New Roman"/>
              </w:rPr>
            </w:pPr>
            <w:r w:rsidRPr="00CB1AD0">
              <w:rPr>
                <w:rFonts w:ascii="Times New Roman" w:hAnsi="Times New Roman" w:cs="Times New Roman"/>
              </w:rPr>
              <w:t>0</w:t>
            </w:r>
          </w:p>
        </w:tc>
      </w:tr>
      <w:tr w:rsidR="00854F20" w:rsidRPr="00CB1AD0" w14:paraId="3374D28F" w14:textId="77777777" w:rsidTr="003578B7">
        <w:tc>
          <w:tcPr>
            <w:tcW w:w="1908" w:type="dxa"/>
            <w:vAlign w:val="center"/>
          </w:tcPr>
          <w:p w14:paraId="79EC9DFC" w14:textId="77777777" w:rsidR="00854F20" w:rsidRPr="00CB1AD0" w:rsidRDefault="00854F20" w:rsidP="00854F20">
            <w:pPr>
              <w:jc w:val="center"/>
              <w:rPr>
                <w:rFonts w:ascii="Times New Roman" w:hAnsi="Times New Roman" w:cs="Times New Roman"/>
              </w:rPr>
            </w:pPr>
            <w:r w:rsidRPr="00CB1AD0">
              <w:rPr>
                <w:rFonts w:ascii="Times New Roman" w:hAnsi="Times New Roman" w:cs="Times New Roman"/>
              </w:rPr>
              <w:t>P1→P3</w:t>
            </w:r>
          </w:p>
        </w:tc>
        <w:tc>
          <w:tcPr>
            <w:tcW w:w="671" w:type="dxa"/>
            <w:vAlign w:val="center"/>
          </w:tcPr>
          <w:p w14:paraId="0575C7A8" w14:textId="77777777" w:rsidR="00854F20" w:rsidRPr="00CB1AD0" w:rsidRDefault="00854F20" w:rsidP="00854F20">
            <w:pPr>
              <w:jc w:val="center"/>
              <w:rPr>
                <w:rFonts w:ascii="Times New Roman" w:hAnsi="Times New Roman" w:cs="Times New Roman"/>
              </w:rPr>
            </w:pPr>
            <w:r w:rsidRPr="00CB1AD0">
              <w:rPr>
                <w:rFonts w:ascii="Times New Roman" w:hAnsi="Times New Roman" w:cs="Times New Roman"/>
              </w:rPr>
              <w:t>+</w:t>
            </w:r>
          </w:p>
        </w:tc>
        <w:tc>
          <w:tcPr>
            <w:tcW w:w="618" w:type="dxa"/>
            <w:vAlign w:val="center"/>
          </w:tcPr>
          <w:p w14:paraId="12793C4B" w14:textId="77777777" w:rsidR="00854F20" w:rsidRPr="00CB1AD0" w:rsidRDefault="00854F20" w:rsidP="00854F20">
            <w:pPr>
              <w:jc w:val="center"/>
              <w:rPr>
                <w:rFonts w:ascii="Times New Roman" w:hAnsi="Times New Roman" w:cs="Times New Roman"/>
              </w:rPr>
            </w:pPr>
            <w:r w:rsidRPr="00CB1AD0">
              <w:rPr>
                <w:rFonts w:ascii="Times New Roman" w:hAnsi="Times New Roman" w:cs="Times New Roman"/>
              </w:rPr>
              <w:t>+</w:t>
            </w:r>
          </w:p>
        </w:tc>
        <w:tc>
          <w:tcPr>
            <w:tcW w:w="618" w:type="dxa"/>
            <w:vAlign w:val="center"/>
          </w:tcPr>
          <w:p w14:paraId="500ACEEE" w14:textId="77777777" w:rsidR="00854F20" w:rsidRPr="00CB1AD0" w:rsidRDefault="00854F20" w:rsidP="00854F20">
            <w:pPr>
              <w:jc w:val="center"/>
              <w:rPr>
                <w:rFonts w:ascii="Times New Roman" w:hAnsi="Times New Roman" w:cs="Times New Roman"/>
              </w:rPr>
            </w:pPr>
            <w:r w:rsidRPr="00CB1AD0">
              <w:rPr>
                <w:rFonts w:ascii="Times New Roman" w:hAnsi="Times New Roman" w:cs="Times New Roman"/>
              </w:rPr>
              <w:t>+</w:t>
            </w:r>
          </w:p>
        </w:tc>
        <w:tc>
          <w:tcPr>
            <w:tcW w:w="671" w:type="dxa"/>
            <w:vAlign w:val="center"/>
          </w:tcPr>
          <w:p w14:paraId="49B15774" w14:textId="77777777" w:rsidR="00854F20" w:rsidRPr="00CB1AD0" w:rsidRDefault="00854F20" w:rsidP="00854F20">
            <w:pPr>
              <w:jc w:val="center"/>
              <w:rPr>
                <w:rFonts w:ascii="Times New Roman" w:hAnsi="Times New Roman" w:cs="Times New Roman"/>
              </w:rPr>
            </w:pPr>
            <w:r w:rsidRPr="00CB1AD0">
              <w:rPr>
                <w:rFonts w:ascii="Times New Roman" w:hAnsi="Times New Roman" w:cs="Times New Roman"/>
              </w:rPr>
              <w:t>-</w:t>
            </w:r>
          </w:p>
        </w:tc>
      </w:tr>
      <w:tr w:rsidR="00854F20" w:rsidRPr="00CB1AD0" w14:paraId="7786ADA5" w14:textId="77777777" w:rsidTr="003578B7">
        <w:tc>
          <w:tcPr>
            <w:tcW w:w="1908" w:type="dxa"/>
            <w:vAlign w:val="center"/>
          </w:tcPr>
          <w:p w14:paraId="23BE947D" w14:textId="77777777" w:rsidR="00854F20" w:rsidRPr="00CB1AD0" w:rsidRDefault="00854F20" w:rsidP="00854F20">
            <w:pPr>
              <w:jc w:val="center"/>
              <w:rPr>
                <w:rFonts w:ascii="Times New Roman" w:hAnsi="Times New Roman" w:cs="Times New Roman"/>
              </w:rPr>
            </w:pPr>
            <w:r w:rsidRPr="00CB1AD0">
              <w:rPr>
                <w:rFonts w:ascii="Times New Roman" w:hAnsi="Times New Roman" w:cs="Times New Roman"/>
              </w:rPr>
              <w:t>P3→P1</w:t>
            </w:r>
          </w:p>
        </w:tc>
        <w:tc>
          <w:tcPr>
            <w:tcW w:w="671" w:type="dxa"/>
            <w:vAlign w:val="center"/>
          </w:tcPr>
          <w:p w14:paraId="61533F66" w14:textId="77777777" w:rsidR="00854F20" w:rsidRPr="00CB1AD0" w:rsidRDefault="00854F20" w:rsidP="00854F20">
            <w:pPr>
              <w:jc w:val="center"/>
              <w:rPr>
                <w:rFonts w:ascii="Times New Roman" w:hAnsi="Times New Roman" w:cs="Times New Roman"/>
              </w:rPr>
            </w:pPr>
            <w:r w:rsidRPr="00CB1AD0">
              <w:rPr>
                <w:rFonts w:ascii="Times New Roman" w:hAnsi="Times New Roman" w:cs="Times New Roman"/>
              </w:rPr>
              <w:t>+</w:t>
            </w:r>
          </w:p>
        </w:tc>
        <w:tc>
          <w:tcPr>
            <w:tcW w:w="618" w:type="dxa"/>
            <w:vAlign w:val="center"/>
          </w:tcPr>
          <w:p w14:paraId="51B40A8A" w14:textId="77777777" w:rsidR="00854F20" w:rsidRPr="00CB1AD0" w:rsidRDefault="00854F20" w:rsidP="00854F20">
            <w:pPr>
              <w:jc w:val="center"/>
              <w:rPr>
                <w:rFonts w:ascii="Times New Roman" w:hAnsi="Times New Roman" w:cs="Times New Roman"/>
              </w:rPr>
            </w:pPr>
            <w:r w:rsidRPr="00CB1AD0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618" w:type="dxa"/>
            <w:vAlign w:val="center"/>
          </w:tcPr>
          <w:p w14:paraId="03052BD9" w14:textId="77777777" w:rsidR="00854F20" w:rsidRPr="00CB1AD0" w:rsidRDefault="00854F20" w:rsidP="00854F20">
            <w:pPr>
              <w:jc w:val="center"/>
              <w:rPr>
                <w:rFonts w:ascii="Times New Roman" w:hAnsi="Times New Roman" w:cs="Times New Roman"/>
              </w:rPr>
            </w:pPr>
            <w:r w:rsidRPr="00CB1AD0">
              <w:rPr>
                <w:rFonts w:ascii="Times New Roman" w:hAnsi="Times New Roman" w:cs="Times New Roman"/>
              </w:rPr>
              <w:t>+</w:t>
            </w:r>
          </w:p>
        </w:tc>
        <w:tc>
          <w:tcPr>
            <w:tcW w:w="671" w:type="dxa"/>
            <w:vAlign w:val="center"/>
          </w:tcPr>
          <w:p w14:paraId="786FE3E5" w14:textId="77777777" w:rsidR="00854F20" w:rsidRPr="00CB1AD0" w:rsidRDefault="00854F20" w:rsidP="00854F20">
            <w:pPr>
              <w:jc w:val="center"/>
              <w:rPr>
                <w:rFonts w:ascii="Times New Roman" w:hAnsi="Times New Roman" w:cs="Times New Roman"/>
              </w:rPr>
            </w:pPr>
            <w:r w:rsidRPr="00CB1AD0">
              <w:rPr>
                <w:rFonts w:ascii="Times New Roman" w:hAnsi="Times New Roman" w:cs="Times New Roman"/>
              </w:rPr>
              <w:t>+</w:t>
            </w:r>
          </w:p>
        </w:tc>
      </w:tr>
      <w:tr w:rsidR="00854F20" w:rsidRPr="00CB1AD0" w14:paraId="7103E963" w14:textId="77777777" w:rsidTr="003578B7">
        <w:tc>
          <w:tcPr>
            <w:tcW w:w="1908" w:type="dxa"/>
            <w:vAlign w:val="center"/>
          </w:tcPr>
          <w:p w14:paraId="04C0819D" w14:textId="77777777" w:rsidR="00854F20" w:rsidRPr="00CB1AD0" w:rsidRDefault="00854F20" w:rsidP="00854F20">
            <w:pPr>
              <w:jc w:val="center"/>
              <w:rPr>
                <w:rFonts w:ascii="Times New Roman" w:hAnsi="Times New Roman" w:cs="Times New Roman"/>
              </w:rPr>
            </w:pPr>
            <w:r w:rsidRPr="00CB1AD0">
              <w:rPr>
                <w:rFonts w:ascii="Times New Roman" w:hAnsi="Times New Roman" w:cs="Times New Roman"/>
              </w:rPr>
              <w:t>P1→P4</w:t>
            </w:r>
          </w:p>
        </w:tc>
        <w:tc>
          <w:tcPr>
            <w:tcW w:w="671" w:type="dxa"/>
            <w:vAlign w:val="center"/>
          </w:tcPr>
          <w:p w14:paraId="68392273" w14:textId="77777777" w:rsidR="00854F20" w:rsidRPr="00CB1AD0" w:rsidRDefault="00854F20" w:rsidP="00854F20">
            <w:pPr>
              <w:jc w:val="center"/>
              <w:rPr>
                <w:rFonts w:ascii="Times New Roman" w:hAnsi="Times New Roman" w:cs="Times New Roman"/>
              </w:rPr>
            </w:pPr>
            <w:r w:rsidRPr="00CB1AD0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618" w:type="dxa"/>
            <w:vAlign w:val="center"/>
          </w:tcPr>
          <w:p w14:paraId="72EB7B61" w14:textId="77777777" w:rsidR="00854F20" w:rsidRPr="00CB1AD0" w:rsidRDefault="00854F20" w:rsidP="00854F20">
            <w:pPr>
              <w:jc w:val="center"/>
              <w:rPr>
                <w:rFonts w:ascii="Times New Roman" w:hAnsi="Times New Roman" w:cs="Times New Roman"/>
              </w:rPr>
            </w:pPr>
            <w:r w:rsidRPr="00CB1AD0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618" w:type="dxa"/>
            <w:vAlign w:val="center"/>
          </w:tcPr>
          <w:p w14:paraId="4EE91DC4" w14:textId="77777777" w:rsidR="00854F20" w:rsidRPr="00CB1AD0" w:rsidRDefault="00854F20" w:rsidP="00854F20">
            <w:pPr>
              <w:jc w:val="center"/>
              <w:rPr>
                <w:rFonts w:ascii="Times New Roman" w:hAnsi="Times New Roman" w:cs="Times New Roman"/>
              </w:rPr>
            </w:pPr>
            <w:r w:rsidRPr="00CB1AD0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671" w:type="dxa"/>
            <w:vAlign w:val="center"/>
          </w:tcPr>
          <w:p w14:paraId="6027C6D6" w14:textId="77777777" w:rsidR="00854F20" w:rsidRPr="00CB1AD0" w:rsidRDefault="00854F20" w:rsidP="00854F20">
            <w:pPr>
              <w:jc w:val="center"/>
              <w:rPr>
                <w:rFonts w:ascii="Times New Roman" w:hAnsi="Times New Roman" w:cs="Times New Roman"/>
              </w:rPr>
            </w:pPr>
            <w:r w:rsidRPr="00CB1AD0">
              <w:rPr>
                <w:rFonts w:ascii="Times New Roman" w:hAnsi="Times New Roman" w:cs="Times New Roman"/>
              </w:rPr>
              <w:t>+</w:t>
            </w:r>
          </w:p>
        </w:tc>
      </w:tr>
      <w:tr w:rsidR="00854F20" w:rsidRPr="00CB1AD0" w14:paraId="15208FC2" w14:textId="77777777" w:rsidTr="003578B7">
        <w:tc>
          <w:tcPr>
            <w:tcW w:w="1908" w:type="dxa"/>
            <w:vAlign w:val="center"/>
          </w:tcPr>
          <w:p w14:paraId="3E1D7F83" w14:textId="77777777" w:rsidR="00854F20" w:rsidRPr="00CB1AD0" w:rsidRDefault="00854F20" w:rsidP="00854F20">
            <w:pPr>
              <w:jc w:val="center"/>
              <w:rPr>
                <w:rFonts w:ascii="Times New Roman" w:hAnsi="Times New Roman" w:cs="Times New Roman"/>
              </w:rPr>
            </w:pPr>
            <w:r w:rsidRPr="00CB1AD0">
              <w:rPr>
                <w:rFonts w:ascii="Times New Roman" w:hAnsi="Times New Roman" w:cs="Times New Roman"/>
              </w:rPr>
              <w:t>P4→P1</w:t>
            </w:r>
          </w:p>
        </w:tc>
        <w:tc>
          <w:tcPr>
            <w:tcW w:w="671" w:type="dxa"/>
            <w:vAlign w:val="center"/>
          </w:tcPr>
          <w:p w14:paraId="0CB1AADF" w14:textId="77777777" w:rsidR="00854F20" w:rsidRPr="00CB1AD0" w:rsidRDefault="00854F20" w:rsidP="00854F20">
            <w:pPr>
              <w:jc w:val="center"/>
              <w:rPr>
                <w:rFonts w:ascii="Times New Roman" w:hAnsi="Times New Roman" w:cs="Times New Roman"/>
              </w:rPr>
            </w:pPr>
            <w:r w:rsidRPr="00CB1AD0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618" w:type="dxa"/>
            <w:vAlign w:val="center"/>
          </w:tcPr>
          <w:p w14:paraId="16F4DE2B" w14:textId="77777777" w:rsidR="00854F20" w:rsidRPr="00CB1AD0" w:rsidRDefault="00854F20" w:rsidP="00854F20">
            <w:pPr>
              <w:jc w:val="center"/>
              <w:rPr>
                <w:rFonts w:ascii="Times New Roman" w:hAnsi="Times New Roman" w:cs="Times New Roman"/>
              </w:rPr>
            </w:pPr>
            <w:r w:rsidRPr="00CB1AD0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618" w:type="dxa"/>
            <w:vAlign w:val="center"/>
          </w:tcPr>
          <w:p w14:paraId="4AFBD117" w14:textId="77777777" w:rsidR="00854F20" w:rsidRPr="00CB1AD0" w:rsidRDefault="00854F20" w:rsidP="00854F20">
            <w:pPr>
              <w:jc w:val="center"/>
              <w:rPr>
                <w:rFonts w:ascii="Times New Roman" w:hAnsi="Times New Roman" w:cs="Times New Roman"/>
              </w:rPr>
            </w:pPr>
            <w:r w:rsidRPr="00CB1AD0">
              <w:rPr>
                <w:rFonts w:ascii="Times New Roman" w:hAnsi="Times New Roman" w:cs="Times New Roman"/>
              </w:rPr>
              <w:t>+</w:t>
            </w:r>
          </w:p>
        </w:tc>
        <w:tc>
          <w:tcPr>
            <w:tcW w:w="671" w:type="dxa"/>
            <w:vAlign w:val="center"/>
          </w:tcPr>
          <w:p w14:paraId="39914569" w14:textId="77777777" w:rsidR="00854F20" w:rsidRPr="00CB1AD0" w:rsidRDefault="00854F20" w:rsidP="00854F20">
            <w:pPr>
              <w:jc w:val="center"/>
              <w:rPr>
                <w:rFonts w:ascii="Times New Roman" w:hAnsi="Times New Roman" w:cs="Times New Roman"/>
              </w:rPr>
            </w:pPr>
            <w:r w:rsidRPr="00CB1AD0">
              <w:rPr>
                <w:rFonts w:ascii="Times New Roman" w:hAnsi="Times New Roman" w:cs="Times New Roman"/>
              </w:rPr>
              <w:t>+</w:t>
            </w:r>
          </w:p>
        </w:tc>
      </w:tr>
      <w:tr w:rsidR="00854F20" w:rsidRPr="00CB1AD0" w14:paraId="4B333343" w14:textId="77777777" w:rsidTr="003578B7">
        <w:tc>
          <w:tcPr>
            <w:tcW w:w="1908" w:type="dxa"/>
            <w:vAlign w:val="center"/>
          </w:tcPr>
          <w:p w14:paraId="1D37CB50" w14:textId="77777777" w:rsidR="00854F20" w:rsidRPr="00CB1AD0" w:rsidRDefault="00854F20" w:rsidP="00854F20">
            <w:pPr>
              <w:jc w:val="center"/>
              <w:rPr>
                <w:rFonts w:ascii="Times New Roman" w:hAnsi="Times New Roman" w:cs="Times New Roman"/>
              </w:rPr>
            </w:pPr>
            <w:r w:rsidRPr="00CB1AD0">
              <w:rPr>
                <w:rFonts w:ascii="Times New Roman" w:hAnsi="Times New Roman" w:cs="Times New Roman"/>
              </w:rPr>
              <w:t>P2→P3</w:t>
            </w:r>
          </w:p>
        </w:tc>
        <w:tc>
          <w:tcPr>
            <w:tcW w:w="671" w:type="dxa"/>
            <w:vAlign w:val="center"/>
          </w:tcPr>
          <w:p w14:paraId="007F7AA2" w14:textId="77777777" w:rsidR="00854F20" w:rsidRPr="00CB1AD0" w:rsidRDefault="00854F20" w:rsidP="00854F20">
            <w:pPr>
              <w:jc w:val="center"/>
              <w:rPr>
                <w:rFonts w:ascii="Times New Roman" w:hAnsi="Times New Roman" w:cs="Times New Roman"/>
              </w:rPr>
            </w:pPr>
            <w:r w:rsidRPr="00CB1AD0">
              <w:rPr>
                <w:rFonts w:ascii="Times New Roman" w:hAnsi="Times New Roman" w:cs="Times New Roman"/>
              </w:rPr>
              <w:t>+</w:t>
            </w:r>
          </w:p>
        </w:tc>
        <w:tc>
          <w:tcPr>
            <w:tcW w:w="618" w:type="dxa"/>
            <w:vAlign w:val="center"/>
          </w:tcPr>
          <w:p w14:paraId="35903FAA" w14:textId="77777777" w:rsidR="00854F20" w:rsidRPr="00CB1AD0" w:rsidRDefault="00854F20" w:rsidP="00854F20">
            <w:pPr>
              <w:jc w:val="center"/>
              <w:rPr>
                <w:rFonts w:ascii="Times New Roman" w:hAnsi="Times New Roman" w:cs="Times New Roman"/>
              </w:rPr>
            </w:pPr>
            <w:r w:rsidRPr="00CB1AD0">
              <w:rPr>
                <w:rFonts w:ascii="Times New Roman" w:hAnsi="Times New Roman" w:cs="Times New Roman"/>
              </w:rPr>
              <w:t>+</w:t>
            </w:r>
          </w:p>
        </w:tc>
        <w:tc>
          <w:tcPr>
            <w:tcW w:w="618" w:type="dxa"/>
            <w:vAlign w:val="center"/>
          </w:tcPr>
          <w:p w14:paraId="79E73A0B" w14:textId="77777777" w:rsidR="00854F20" w:rsidRPr="00CB1AD0" w:rsidRDefault="00854F20" w:rsidP="00854F20">
            <w:pPr>
              <w:jc w:val="center"/>
              <w:rPr>
                <w:rFonts w:ascii="Times New Roman" w:hAnsi="Times New Roman" w:cs="Times New Roman"/>
              </w:rPr>
            </w:pPr>
            <w:r w:rsidRPr="00CB1AD0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671" w:type="dxa"/>
            <w:vAlign w:val="center"/>
          </w:tcPr>
          <w:p w14:paraId="36AAA2C5" w14:textId="77777777" w:rsidR="00854F20" w:rsidRPr="00CB1AD0" w:rsidRDefault="00854F20" w:rsidP="00854F20">
            <w:pPr>
              <w:jc w:val="center"/>
              <w:rPr>
                <w:rFonts w:ascii="Times New Roman" w:hAnsi="Times New Roman" w:cs="Times New Roman"/>
              </w:rPr>
            </w:pPr>
            <w:r w:rsidRPr="00CB1AD0">
              <w:rPr>
                <w:rFonts w:ascii="Times New Roman" w:hAnsi="Times New Roman" w:cs="Times New Roman"/>
              </w:rPr>
              <w:t>0</w:t>
            </w:r>
          </w:p>
        </w:tc>
      </w:tr>
      <w:tr w:rsidR="00854F20" w:rsidRPr="00CB1AD0" w14:paraId="68DD769B" w14:textId="77777777" w:rsidTr="003578B7">
        <w:tc>
          <w:tcPr>
            <w:tcW w:w="1908" w:type="dxa"/>
            <w:vAlign w:val="center"/>
          </w:tcPr>
          <w:p w14:paraId="06426710" w14:textId="77777777" w:rsidR="00854F20" w:rsidRPr="00CB1AD0" w:rsidRDefault="00854F20" w:rsidP="00854F20">
            <w:pPr>
              <w:jc w:val="center"/>
              <w:rPr>
                <w:rFonts w:ascii="Times New Roman" w:hAnsi="Times New Roman" w:cs="Times New Roman"/>
              </w:rPr>
            </w:pPr>
            <w:r w:rsidRPr="00CB1AD0">
              <w:rPr>
                <w:rFonts w:ascii="Times New Roman" w:hAnsi="Times New Roman" w:cs="Times New Roman"/>
              </w:rPr>
              <w:t>P3→P2</w:t>
            </w:r>
          </w:p>
        </w:tc>
        <w:tc>
          <w:tcPr>
            <w:tcW w:w="671" w:type="dxa"/>
            <w:vAlign w:val="center"/>
          </w:tcPr>
          <w:p w14:paraId="3C787C7F" w14:textId="77777777" w:rsidR="00854F20" w:rsidRPr="00CB1AD0" w:rsidRDefault="00854F20" w:rsidP="00854F20">
            <w:pPr>
              <w:jc w:val="center"/>
              <w:rPr>
                <w:rFonts w:ascii="Times New Roman" w:hAnsi="Times New Roman" w:cs="Times New Roman"/>
              </w:rPr>
            </w:pPr>
            <w:r w:rsidRPr="00CB1AD0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618" w:type="dxa"/>
            <w:vAlign w:val="center"/>
          </w:tcPr>
          <w:p w14:paraId="754CEA00" w14:textId="77777777" w:rsidR="00854F20" w:rsidRPr="00CB1AD0" w:rsidRDefault="00854F20" w:rsidP="00854F20">
            <w:pPr>
              <w:jc w:val="center"/>
              <w:rPr>
                <w:rFonts w:ascii="Times New Roman" w:hAnsi="Times New Roman" w:cs="Times New Roman"/>
              </w:rPr>
            </w:pPr>
            <w:r w:rsidRPr="00CB1AD0">
              <w:rPr>
                <w:rFonts w:ascii="Times New Roman" w:hAnsi="Times New Roman" w:cs="Times New Roman"/>
              </w:rPr>
              <w:t>+</w:t>
            </w:r>
          </w:p>
        </w:tc>
        <w:tc>
          <w:tcPr>
            <w:tcW w:w="618" w:type="dxa"/>
            <w:vAlign w:val="center"/>
          </w:tcPr>
          <w:p w14:paraId="22BA0859" w14:textId="77777777" w:rsidR="00854F20" w:rsidRPr="00CB1AD0" w:rsidRDefault="00854F20" w:rsidP="00854F20">
            <w:pPr>
              <w:jc w:val="center"/>
              <w:rPr>
                <w:rFonts w:ascii="Times New Roman" w:hAnsi="Times New Roman" w:cs="Times New Roman"/>
              </w:rPr>
            </w:pPr>
            <w:r w:rsidRPr="00CB1AD0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671" w:type="dxa"/>
            <w:vAlign w:val="center"/>
          </w:tcPr>
          <w:p w14:paraId="55DF0C08" w14:textId="77777777" w:rsidR="00854F20" w:rsidRPr="00CB1AD0" w:rsidRDefault="00854F20" w:rsidP="00854F20">
            <w:pPr>
              <w:jc w:val="center"/>
              <w:rPr>
                <w:rFonts w:ascii="Times New Roman" w:hAnsi="Times New Roman" w:cs="Times New Roman"/>
              </w:rPr>
            </w:pPr>
            <w:r w:rsidRPr="00CB1AD0">
              <w:rPr>
                <w:rFonts w:ascii="Times New Roman" w:hAnsi="Times New Roman" w:cs="Times New Roman"/>
              </w:rPr>
              <w:t>-</w:t>
            </w:r>
          </w:p>
        </w:tc>
      </w:tr>
      <w:tr w:rsidR="00854F20" w:rsidRPr="00CB1AD0" w14:paraId="5FC74F8C" w14:textId="77777777" w:rsidTr="003578B7">
        <w:tc>
          <w:tcPr>
            <w:tcW w:w="1908" w:type="dxa"/>
            <w:vAlign w:val="center"/>
          </w:tcPr>
          <w:p w14:paraId="131C0123" w14:textId="77777777" w:rsidR="00854F20" w:rsidRPr="00CB1AD0" w:rsidRDefault="00854F20" w:rsidP="00854F20">
            <w:pPr>
              <w:jc w:val="center"/>
              <w:rPr>
                <w:rFonts w:ascii="Times New Roman" w:hAnsi="Times New Roman" w:cs="Times New Roman"/>
              </w:rPr>
            </w:pPr>
            <w:r w:rsidRPr="00CB1AD0">
              <w:rPr>
                <w:rFonts w:ascii="Times New Roman" w:hAnsi="Times New Roman" w:cs="Times New Roman"/>
              </w:rPr>
              <w:t>P2→P4</w:t>
            </w:r>
          </w:p>
        </w:tc>
        <w:tc>
          <w:tcPr>
            <w:tcW w:w="671" w:type="dxa"/>
            <w:vAlign w:val="center"/>
          </w:tcPr>
          <w:p w14:paraId="3464539D" w14:textId="77777777" w:rsidR="00854F20" w:rsidRPr="00CB1AD0" w:rsidRDefault="00854F20" w:rsidP="00854F20">
            <w:pPr>
              <w:jc w:val="center"/>
              <w:rPr>
                <w:rFonts w:ascii="Times New Roman" w:hAnsi="Times New Roman" w:cs="Times New Roman"/>
              </w:rPr>
            </w:pPr>
            <w:r w:rsidRPr="00CB1AD0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618" w:type="dxa"/>
            <w:vAlign w:val="center"/>
          </w:tcPr>
          <w:p w14:paraId="07E874D9" w14:textId="77777777" w:rsidR="00854F20" w:rsidRPr="00CB1AD0" w:rsidRDefault="00854F20" w:rsidP="00854F20">
            <w:pPr>
              <w:jc w:val="center"/>
              <w:rPr>
                <w:rFonts w:ascii="Times New Roman" w:hAnsi="Times New Roman" w:cs="Times New Roman"/>
              </w:rPr>
            </w:pPr>
            <w:r w:rsidRPr="00CB1AD0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618" w:type="dxa"/>
            <w:vAlign w:val="center"/>
          </w:tcPr>
          <w:p w14:paraId="7BD74EE4" w14:textId="77777777" w:rsidR="00854F20" w:rsidRPr="00CB1AD0" w:rsidRDefault="00854F20" w:rsidP="00854F20">
            <w:pPr>
              <w:jc w:val="center"/>
              <w:rPr>
                <w:rFonts w:ascii="Times New Roman" w:hAnsi="Times New Roman" w:cs="Times New Roman"/>
              </w:rPr>
            </w:pPr>
            <w:r w:rsidRPr="00CB1AD0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671" w:type="dxa"/>
            <w:vAlign w:val="center"/>
          </w:tcPr>
          <w:p w14:paraId="0DFA8B86" w14:textId="77777777" w:rsidR="00854F20" w:rsidRPr="00CB1AD0" w:rsidRDefault="00854F20" w:rsidP="00854F20">
            <w:pPr>
              <w:jc w:val="center"/>
              <w:rPr>
                <w:rFonts w:ascii="Times New Roman" w:hAnsi="Times New Roman" w:cs="Times New Roman"/>
              </w:rPr>
            </w:pPr>
            <w:r w:rsidRPr="00CB1AD0">
              <w:rPr>
                <w:rFonts w:ascii="Times New Roman" w:hAnsi="Times New Roman" w:cs="Times New Roman"/>
              </w:rPr>
              <w:t>-</w:t>
            </w:r>
          </w:p>
        </w:tc>
      </w:tr>
      <w:tr w:rsidR="00854F20" w:rsidRPr="00CB1AD0" w14:paraId="2441DCA8" w14:textId="77777777" w:rsidTr="003578B7">
        <w:tc>
          <w:tcPr>
            <w:tcW w:w="1908" w:type="dxa"/>
            <w:vAlign w:val="center"/>
          </w:tcPr>
          <w:p w14:paraId="7C438CB7" w14:textId="77777777" w:rsidR="00854F20" w:rsidRPr="00CB1AD0" w:rsidRDefault="00854F20" w:rsidP="00854F20">
            <w:pPr>
              <w:jc w:val="center"/>
              <w:rPr>
                <w:rFonts w:ascii="Times New Roman" w:hAnsi="Times New Roman" w:cs="Times New Roman"/>
              </w:rPr>
            </w:pPr>
            <w:r w:rsidRPr="00CB1AD0">
              <w:rPr>
                <w:rFonts w:ascii="Times New Roman" w:hAnsi="Times New Roman" w:cs="Times New Roman"/>
              </w:rPr>
              <w:t>P4→P2</w:t>
            </w:r>
          </w:p>
        </w:tc>
        <w:tc>
          <w:tcPr>
            <w:tcW w:w="671" w:type="dxa"/>
            <w:vAlign w:val="center"/>
          </w:tcPr>
          <w:p w14:paraId="467A4709" w14:textId="77777777" w:rsidR="00854F20" w:rsidRPr="00CB1AD0" w:rsidRDefault="00854F20" w:rsidP="00854F20">
            <w:pPr>
              <w:jc w:val="center"/>
              <w:rPr>
                <w:rFonts w:ascii="Times New Roman" w:hAnsi="Times New Roman" w:cs="Times New Roman"/>
              </w:rPr>
            </w:pPr>
            <w:r w:rsidRPr="00CB1AD0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618" w:type="dxa"/>
            <w:vAlign w:val="center"/>
          </w:tcPr>
          <w:p w14:paraId="5C03F62A" w14:textId="77777777" w:rsidR="00854F20" w:rsidRPr="00CB1AD0" w:rsidRDefault="00854F20" w:rsidP="00854F20">
            <w:pPr>
              <w:jc w:val="center"/>
              <w:rPr>
                <w:rFonts w:ascii="Times New Roman" w:hAnsi="Times New Roman" w:cs="Times New Roman"/>
              </w:rPr>
            </w:pPr>
            <w:r w:rsidRPr="00CB1AD0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618" w:type="dxa"/>
            <w:vAlign w:val="center"/>
          </w:tcPr>
          <w:p w14:paraId="1F07978E" w14:textId="77777777" w:rsidR="00854F20" w:rsidRPr="00CB1AD0" w:rsidRDefault="00854F20" w:rsidP="00854F20">
            <w:pPr>
              <w:jc w:val="center"/>
              <w:rPr>
                <w:rFonts w:ascii="Times New Roman" w:hAnsi="Times New Roman" w:cs="Times New Roman"/>
              </w:rPr>
            </w:pPr>
            <w:r w:rsidRPr="00CB1AD0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671" w:type="dxa"/>
            <w:vAlign w:val="center"/>
          </w:tcPr>
          <w:p w14:paraId="014DE474" w14:textId="77777777" w:rsidR="00854F20" w:rsidRPr="00CB1AD0" w:rsidRDefault="00854F20" w:rsidP="00854F20">
            <w:pPr>
              <w:jc w:val="center"/>
              <w:rPr>
                <w:rFonts w:ascii="Times New Roman" w:hAnsi="Times New Roman" w:cs="Times New Roman"/>
              </w:rPr>
            </w:pPr>
            <w:r w:rsidRPr="00CB1AD0">
              <w:rPr>
                <w:rFonts w:ascii="Times New Roman" w:hAnsi="Times New Roman" w:cs="Times New Roman"/>
              </w:rPr>
              <w:t>-</w:t>
            </w:r>
          </w:p>
        </w:tc>
      </w:tr>
      <w:tr w:rsidR="00854F20" w:rsidRPr="00CB1AD0" w14:paraId="0EB7B60B" w14:textId="77777777" w:rsidTr="003578B7">
        <w:tc>
          <w:tcPr>
            <w:tcW w:w="1908" w:type="dxa"/>
            <w:vAlign w:val="center"/>
          </w:tcPr>
          <w:p w14:paraId="0DBADA73" w14:textId="77777777" w:rsidR="00854F20" w:rsidRPr="00CB1AD0" w:rsidRDefault="00854F20" w:rsidP="00854F20">
            <w:pPr>
              <w:jc w:val="center"/>
              <w:rPr>
                <w:rFonts w:ascii="Times New Roman" w:hAnsi="Times New Roman" w:cs="Times New Roman"/>
              </w:rPr>
            </w:pPr>
            <w:r w:rsidRPr="00CB1AD0">
              <w:rPr>
                <w:rFonts w:ascii="Times New Roman" w:hAnsi="Times New Roman" w:cs="Times New Roman"/>
              </w:rPr>
              <w:t>P12→P3</w:t>
            </w:r>
          </w:p>
        </w:tc>
        <w:tc>
          <w:tcPr>
            <w:tcW w:w="671" w:type="dxa"/>
            <w:vAlign w:val="center"/>
          </w:tcPr>
          <w:p w14:paraId="545B1C58" w14:textId="77777777" w:rsidR="00854F20" w:rsidRPr="00CB1AD0" w:rsidRDefault="00854F20" w:rsidP="00854F20">
            <w:pPr>
              <w:jc w:val="center"/>
              <w:rPr>
                <w:rFonts w:ascii="Times New Roman" w:hAnsi="Times New Roman" w:cs="Times New Roman"/>
              </w:rPr>
            </w:pPr>
            <w:r w:rsidRPr="00CB1AD0">
              <w:rPr>
                <w:rFonts w:ascii="Times New Roman" w:hAnsi="Times New Roman" w:cs="Times New Roman"/>
              </w:rPr>
              <w:t>+</w:t>
            </w:r>
          </w:p>
        </w:tc>
        <w:tc>
          <w:tcPr>
            <w:tcW w:w="618" w:type="dxa"/>
            <w:vAlign w:val="center"/>
          </w:tcPr>
          <w:p w14:paraId="465B44C2" w14:textId="77777777" w:rsidR="00854F20" w:rsidRPr="00CB1AD0" w:rsidRDefault="00854F20" w:rsidP="00854F20">
            <w:pPr>
              <w:jc w:val="center"/>
              <w:rPr>
                <w:rFonts w:ascii="Times New Roman" w:hAnsi="Times New Roman" w:cs="Times New Roman"/>
              </w:rPr>
            </w:pPr>
            <w:r w:rsidRPr="00CB1AD0">
              <w:rPr>
                <w:rFonts w:ascii="Times New Roman" w:hAnsi="Times New Roman" w:cs="Times New Roman"/>
              </w:rPr>
              <w:t>+</w:t>
            </w:r>
          </w:p>
        </w:tc>
        <w:tc>
          <w:tcPr>
            <w:tcW w:w="618" w:type="dxa"/>
            <w:vAlign w:val="center"/>
          </w:tcPr>
          <w:p w14:paraId="36698E1C" w14:textId="77777777" w:rsidR="00854F20" w:rsidRPr="00CB1AD0" w:rsidRDefault="00854F20" w:rsidP="00854F20">
            <w:pPr>
              <w:jc w:val="center"/>
              <w:rPr>
                <w:rFonts w:ascii="Times New Roman" w:hAnsi="Times New Roman" w:cs="Times New Roman"/>
              </w:rPr>
            </w:pPr>
            <w:r w:rsidRPr="00CB1AD0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671" w:type="dxa"/>
            <w:vAlign w:val="center"/>
          </w:tcPr>
          <w:p w14:paraId="0A7D9487" w14:textId="77777777" w:rsidR="00854F20" w:rsidRPr="00CB1AD0" w:rsidRDefault="00854F20" w:rsidP="00854F20">
            <w:pPr>
              <w:jc w:val="center"/>
              <w:rPr>
                <w:rFonts w:ascii="Times New Roman" w:hAnsi="Times New Roman" w:cs="Times New Roman"/>
              </w:rPr>
            </w:pPr>
            <w:r w:rsidRPr="00CB1AD0">
              <w:rPr>
                <w:rFonts w:ascii="Times New Roman" w:hAnsi="Times New Roman" w:cs="Times New Roman"/>
              </w:rPr>
              <w:t>0</w:t>
            </w:r>
          </w:p>
        </w:tc>
      </w:tr>
      <w:tr w:rsidR="00854F20" w:rsidRPr="00CB1AD0" w14:paraId="30B7CE7F" w14:textId="77777777" w:rsidTr="003578B7">
        <w:tc>
          <w:tcPr>
            <w:tcW w:w="1908" w:type="dxa"/>
            <w:vAlign w:val="center"/>
          </w:tcPr>
          <w:p w14:paraId="38CF83E9" w14:textId="77777777" w:rsidR="00854F20" w:rsidRPr="00CB1AD0" w:rsidRDefault="00854F20" w:rsidP="00854F20">
            <w:pPr>
              <w:jc w:val="center"/>
              <w:rPr>
                <w:rFonts w:ascii="Times New Roman" w:hAnsi="Times New Roman" w:cs="Times New Roman"/>
              </w:rPr>
            </w:pPr>
            <w:r w:rsidRPr="00CB1AD0">
              <w:rPr>
                <w:rFonts w:ascii="Times New Roman" w:hAnsi="Times New Roman" w:cs="Times New Roman"/>
              </w:rPr>
              <w:t>P3→P12</w:t>
            </w:r>
          </w:p>
        </w:tc>
        <w:tc>
          <w:tcPr>
            <w:tcW w:w="671" w:type="dxa"/>
            <w:vAlign w:val="center"/>
          </w:tcPr>
          <w:p w14:paraId="0C04592A" w14:textId="77777777" w:rsidR="00854F20" w:rsidRPr="00CB1AD0" w:rsidRDefault="00854F20" w:rsidP="00854F20">
            <w:pPr>
              <w:jc w:val="center"/>
              <w:rPr>
                <w:rFonts w:ascii="Times New Roman" w:hAnsi="Times New Roman" w:cs="Times New Roman"/>
              </w:rPr>
            </w:pPr>
            <w:r w:rsidRPr="00CB1AD0">
              <w:rPr>
                <w:rFonts w:ascii="Times New Roman" w:hAnsi="Times New Roman" w:cs="Times New Roman"/>
              </w:rPr>
              <w:t>+</w:t>
            </w:r>
          </w:p>
        </w:tc>
        <w:tc>
          <w:tcPr>
            <w:tcW w:w="618" w:type="dxa"/>
            <w:vAlign w:val="center"/>
          </w:tcPr>
          <w:p w14:paraId="1DDD59BB" w14:textId="77777777" w:rsidR="00854F20" w:rsidRPr="00CB1AD0" w:rsidRDefault="00854F20" w:rsidP="00854F20">
            <w:pPr>
              <w:jc w:val="center"/>
              <w:rPr>
                <w:rFonts w:ascii="Times New Roman" w:hAnsi="Times New Roman" w:cs="Times New Roman"/>
              </w:rPr>
            </w:pPr>
            <w:r w:rsidRPr="00CB1AD0">
              <w:rPr>
                <w:rFonts w:ascii="Times New Roman" w:hAnsi="Times New Roman" w:cs="Times New Roman"/>
              </w:rPr>
              <w:t>+</w:t>
            </w:r>
          </w:p>
        </w:tc>
        <w:tc>
          <w:tcPr>
            <w:tcW w:w="618" w:type="dxa"/>
            <w:vAlign w:val="center"/>
          </w:tcPr>
          <w:p w14:paraId="4FC81A9F" w14:textId="77777777" w:rsidR="00854F20" w:rsidRPr="00CB1AD0" w:rsidRDefault="00854F20" w:rsidP="00854F20">
            <w:pPr>
              <w:jc w:val="center"/>
              <w:rPr>
                <w:rFonts w:ascii="Times New Roman" w:hAnsi="Times New Roman" w:cs="Times New Roman"/>
              </w:rPr>
            </w:pPr>
            <w:r w:rsidRPr="00CB1AD0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671" w:type="dxa"/>
            <w:vAlign w:val="center"/>
          </w:tcPr>
          <w:p w14:paraId="4AB22EBC" w14:textId="77777777" w:rsidR="00854F20" w:rsidRPr="00CB1AD0" w:rsidRDefault="00854F20" w:rsidP="00854F20">
            <w:pPr>
              <w:jc w:val="center"/>
              <w:rPr>
                <w:rFonts w:ascii="Times New Roman" w:hAnsi="Times New Roman" w:cs="Times New Roman"/>
              </w:rPr>
            </w:pPr>
            <w:r w:rsidRPr="00CB1AD0">
              <w:rPr>
                <w:rFonts w:ascii="Times New Roman" w:hAnsi="Times New Roman" w:cs="Times New Roman"/>
              </w:rPr>
              <w:t>0</w:t>
            </w:r>
          </w:p>
        </w:tc>
      </w:tr>
      <w:tr w:rsidR="00854F20" w:rsidRPr="00CB1AD0" w14:paraId="23ABBD82" w14:textId="77777777" w:rsidTr="003578B7">
        <w:tc>
          <w:tcPr>
            <w:tcW w:w="1908" w:type="dxa"/>
            <w:vAlign w:val="center"/>
          </w:tcPr>
          <w:p w14:paraId="16799CB4" w14:textId="77777777" w:rsidR="00854F20" w:rsidRPr="00CB1AD0" w:rsidRDefault="00854F20" w:rsidP="00854F20">
            <w:pPr>
              <w:jc w:val="center"/>
              <w:rPr>
                <w:rFonts w:ascii="Times New Roman" w:hAnsi="Times New Roman" w:cs="Times New Roman"/>
              </w:rPr>
            </w:pPr>
            <w:r w:rsidRPr="00CB1AD0">
              <w:rPr>
                <w:rFonts w:ascii="Times New Roman" w:hAnsi="Times New Roman" w:cs="Times New Roman"/>
              </w:rPr>
              <w:t>P12→P4</w:t>
            </w:r>
          </w:p>
        </w:tc>
        <w:tc>
          <w:tcPr>
            <w:tcW w:w="671" w:type="dxa"/>
            <w:vAlign w:val="center"/>
          </w:tcPr>
          <w:p w14:paraId="527D7291" w14:textId="77777777" w:rsidR="00854F20" w:rsidRPr="00CB1AD0" w:rsidRDefault="00854F20" w:rsidP="00854F20">
            <w:pPr>
              <w:jc w:val="center"/>
              <w:rPr>
                <w:rFonts w:ascii="Times New Roman" w:hAnsi="Times New Roman" w:cs="Times New Roman"/>
              </w:rPr>
            </w:pPr>
            <w:r w:rsidRPr="00CB1AD0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618" w:type="dxa"/>
            <w:vAlign w:val="center"/>
          </w:tcPr>
          <w:p w14:paraId="31A101F6" w14:textId="77777777" w:rsidR="00854F20" w:rsidRPr="00CB1AD0" w:rsidRDefault="00854F20" w:rsidP="00854F20">
            <w:pPr>
              <w:jc w:val="center"/>
              <w:rPr>
                <w:rFonts w:ascii="Times New Roman" w:hAnsi="Times New Roman" w:cs="Times New Roman"/>
              </w:rPr>
            </w:pPr>
            <w:r w:rsidRPr="00CB1AD0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618" w:type="dxa"/>
            <w:vAlign w:val="center"/>
          </w:tcPr>
          <w:p w14:paraId="08D519AE" w14:textId="77777777" w:rsidR="00854F20" w:rsidRPr="00CB1AD0" w:rsidRDefault="00854F20" w:rsidP="00854F20">
            <w:pPr>
              <w:jc w:val="center"/>
              <w:rPr>
                <w:rFonts w:ascii="Times New Roman" w:hAnsi="Times New Roman" w:cs="Times New Roman"/>
              </w:rPr>
            </w:pPr>
            <w:r w:rsidRPr="00CB1AD0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671" w:type="dxa"/>
            <w:vAlign w:val="center"/>
          </w:tcPr>
          <w:p w14:paraId="7246DD7B" w14:textId="77777777" w:rsidR="00854F20" w:rsidRPr="00CB1AD0" w:rsidRDefault="00854F20" w:rsidP="00854F20">
            <w:pPr>
              <w:jc w:val="center"/>
              <w:rPr>
                <w:rFonts w:ascii="Times New Roman" w:hAnsi="Times New Roman" w:cs="Times New Roman"/>
              </w:rPr>
            </w:pPr>
            <w:r w:rsidRPr="00CB1AD0">
              <w:rPr>
                <w:rFonts w:ascii="Times New Roman" w:hAnsi="Times New Roman" w:cs="Times New Roman"/>
              </w:rPr>
              <w:t>0</w:t>
            </w:r>
          </w:p>
        </w:tc>
      </w:tr>
      <w:tr w:rsidR="00854F20" w:rsidRPr="00CB1AD0" w14:paraId="39D03ED0" w14:textId="77777777" w:rsidTr="003578B7">
        <w:tc>
          <w:tcPr>
            <w:tcW w:w="1908" w:type="dxa"/>
            <w:vAlign w:val="center"/>
          </w:tcPr>
          <w:p w14:paraId="0E91E797" w14:textId="77777777" w:rsidR="00854F20" w:rsidRPr="00CB1AD0" w:rsidRDefault="00854F20" w:rsidP="00854F20">
            <w:pPr>
              <w:jc w:val="center"/>
              <w:rPr>
                <w:rFonts w:ascii="Times New Roman" w:hAnsi="Times New Roman" w:cs="Times New Roman"/>
              </w:rPr>
            </w:pPr>
            <w:r w:rsidRPr="00CB1AD0">
              <w:rPr>
                <w:rFonts w:ascii="Times New Roman" w:hAnsi="Times New Roman" w:cs="Times New Roman"/>
              </w:rPr>
              <w:t>P4→P12</w:t>
            </w:r>
          </w:p>
        </w:tc>
        <w:tc>
          <w:tcPr>
            <w:tcW w:w="671" w:type="dxa"/>
            <w:vAlign w:val="center"/>
          </w:tcPr>
          <w:p w14:paraId="0E6E4AA6" w14:textId="77777777" w:rsidR="00854F20" w:rsidRPr="00CB1AD0" w:rsidRDefault="00854F20" w:rsidP="00854F20">
            <w:pPr>
              <w:jc w:val="center"/>
              <w:rPr>
                <w:rFonts w:ascii="Times New Roman" w:hAnsi="Times New Roman" w:cs="Times New Roman"/>
              </w:rPr>
            </w:pPr>
            <w:r w:rsidRPr="00CB1AD0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618" w:type="dxa"/>
            <w:vAlign w:val="center"/>
          </w:tcPr>
          <w:p w14:paraId="38327E06" w14:textId="77777777" w:rsidR="00854F20" w:rsidRPr="00CB1AD0" w:rsidRDefault="00854F20" w:rsidP="00854F20">
            <w:pPr>
              <w:jc w:val="center"/>
              <w:rPr>
                <w:rFonts w:ascii="Times New Roman" w:hAnsi="Times New Roman" w:cs="Times New Roman"/>
              </w:rPr>
            </w:pPr>
            <w:r w:rsidRPr="00CB1AD0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618" w:type="dxa"/>
            <w:vAlign w:val="center"/>
          </w:tcPr>
          <w:p w14:paraId="04197D1B" w14:textId="77777777" w:rsidR="00854F20" w:rsidRPr="00CB1AD0" w:rsidRDefault="00854F20" w:rsidP="00854F20">
            <w:pPr>
              <w:jc w:val="center"/>
              <w:rPr>
                <w:rFonts w:ascii="Times New Roman" w:hAnsi="Times New Roman" w:cs="Times New Roman"/>
              </w:rPr>
            </w:pPr>
            <w:r w:rsidRPr="00CB1AD0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671" w:type="dxa"/>
            <w:vAlign w:val="center"/>
          </w:tcPr>
          <w:p w14:paraId="60E12EE0" w14:textId="77777777" w:rsidR="00854F20" w:rsidRPr="00CB1AD0" w:rsidRDefault="00854F20" w:rsidP="00854F20">
            <w:pPr>
              <w:jc w:val="center"/>
              <w:rPr>
                <w:rFonts w:ascii="Times New Roman" w:hAnsi="Times New Roman" w:cs="Times New Roman"/>
              </w:rPr>
            </w:pPr>
            <w:r w:rsidRPr="00CB1AD0">
              <w:rPr>
                <w:rFonts w:ascii="Times New Roman" w:hAnsi="Times New Roman" w:cs="Times New Roman"/>
              </w:rPr>
              <w:t>0</w:t>
            </w:r>
          </w:p>
        </w:tc>
      </w:tr>
    </w:tbl>
    <w:p w14:paraId="3F86A9B6" w14:textId="77777777" w:rsidR="00854F20" w:rsidRPr="00CB1AD0" w:rsidRDefault="00854F20" w:rsidP="00826EC0">
      <w:pPr>
        <w:rPr>
          <w:rFonts w:ascii="Times New Roman" w:hAnsi="Times New Roman" w:cs="Times New Roman"/>
        </w:rPr>
      </w:pPr>
    </w:p>
    <w:p w14:paraId="34D51008" w14:textId="77777777" w:rsidR="003F79A8" w:rsidRPr="00CB1AD0" w:rsidRDefault="003F79A8" w:rsidP="00826EC0">
      <w:pPr>
        <w:rPr>
          <w:rFonts w:ascii="Times New Roman" w:hAnsi="Times New Roman" w:cs="Times New Roman"/>
        </w:rPr>
        <w:sectPr w:rsidR="003F79A8" w:rsidRPr="00CB1AD0" w:rsidSect="0087706F">
          <w:pgSz w:w="12240" w:h="15840"/>
          <w:pgMar w:top="1440" w:right="1800" w:bottom="1440" w:left="1800" w:header="720" w:footer="720" w:gutter="0"/>
          <w:cols w:space="720"/>
          <w:docGrid w:linePitch="360"/>
        </w:sectPr>
      </w:pPr>
    </w:p>
    <w:p w14:paraId="17C3A8AB" w14:textId="18DD6D01" w:rsidR="003F79A8" w:rsidRPr="00CB1AD0" w:rsidRDefault="003F79A8" w:rsidP="003F79A8">
      <w:pPr>
        <w:pStyle w:val="Heading1"/>
        <w:tabs>
          <w:tab w:val="left" w:pos="720"/>
        </w:tabs>
        <w:suppressAutoHyphens/>
        <w:jc w:val="both"/>
        <w:rPr>
          <w:rFonts w:ascii="Times New Roman" w:hAnsi="Times New Roman" w:cs="Times New Roman"/>
        </w:rPr>
      </w:pPr>
      <w:r w:rsidRPr="00CB1AD0">
        <w:rPr>
          <w:rFonts w:ascii="Times New Roman" w:hAnsi="Times New Roman" w:cs="Times New Roman"/>
        </w:rPr>
        <w:t>References</w:t>
      </w:r>
    </w:p>
    <w:p w14:paraId="01AB8D98" w14:textId="77777777" w:rsidR="003F79A8" w:rsidRPr="00CB1AD0" w:rsidRDefault="003F79A8" w:rsidP="00826EC0">
      <w:pPr>
        <w:rPr>
          <w:rFonts w:ascii="Times New Roman" w:hAnsi="Times New Roman" w:cs="Times New Roman"/>
        </w:rPr>
      </w:pPr>
    </w:p>
    <w:p w14:paraId="482A5B99" w14:textId="2B997415" w:rsidR="003F79A8" w:rsidRPr="00CB1AD0" w:rsidRDefault="003F79A8" w:rsidP="00826EC0">
      <w:pPr>
        <w:rPr>
          <w:rFonts w:ascii="Times New Roman" w:hAnsi="Times New Roman" w:cs="Times New Roman"/>
          <w:noProof/>
        </w:rPr>
      </w:pPr>
      <w:r w:rsidRPr="00CB1AD0">
        <w:rPr>
          <w:rFonts w:ascii="Times New Roman" w:hAnsi="Times New Roman" w:cs="Times New Roman"/>
          <w:noProof/>
        </w:rPr>
        <w:t>Gronau I, Hubisz MJ, Gulko B, Danko CG, Siepel A. 2011. Bayesian inference of ancient human demography from individual genome sequences. Nat. Genet. 43:1031–1034.</w:t>
      </w:r>
    </w:p>
    <w:p w14:paraId="390714A2" w14:textId="77777777" w:rsidR="003F79A8" w:rsidRPr="00CB1AD0" w:rsidRDefault="003F79A8" w:rsidP="00826EC0">
      <w:pPr>
        <w:rPr>
          <w:rFonts w:ascii="Times New Roman" w:hAnsi="Times New Roman" w:cs="Times New Roman"/>
          <w:noProof/>
        </w:rPr>
      </w:pPr>
    </w:p>
    <w:p w14:paraId="5FAF5DDF" w14:textId="21585F8D" w:rsidR="003F79A8" w:rsidRPr="00CB1AD0" w:rsidRDefault="003F79A8" w:rsidP="00826EC0">
      <w:pPr>
        <w:rPr>
          <w:rFonts w:ascii="Times New Roman" w:hAnsi="Times New Roman" w:cs="Times New Roman"/>
        </w:rPr>
      </w:pPr>
      <w:r w:rsidRPr="00CB1AD0">
        <w:rPr>
          <w:rFonts w:ascii="Times New Roman" w:hAnsi="Times New Roman" w:cs="Times New Roman"/>
          <w:noProof/>
        </w:rPr>
        <w:t>Fuller DQ. 2011. Pathways to Asian Civilizations: Tracing the Origins and Spread of Rice and Rice Cultures. Rice 4:78–92.</w:t>
      </w:r>
    </w:p>
    <w:sectPr w:rsidR="003F79A8" w:rsidRPr="00CB1AD0" w:rsidSect="0087706F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307BEB4" w14:textId="77777777" w:rsidR="00916E51" w:rsidRDefault="00916E51" w:rsidP="0099642E">
      <w:r>
        <w:separator/>
      </w:r>
    </w:p>
  </w:endnote>
  <w:endnote w:type="continuationSeparator" w:id="0">
    <w:p w14:paraId="2BEC21DD" w14:textId="77777777" w:rsidR="00916E51" w:rsidRDefault="00916E51" w:rsidP="0099642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AR PL UMing HK">
    <w:panose1 w:val="00000000000000000000"/>
    <w:charset w:val="00"/>
    <w:family w:val="roman"/>
    <w:notTrueType/>
    <w:pitch w:val="default"/>
  </w:font>
  <w:font w:name="font39">
    <w:altName w:val="Times New Roman"/>
    <w:charset w:val="01"/>
    <w:family w:val="auto"/>
    <w:pitch w:val="variable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新細明體">
    <w:charset w:val="51"/>
    <w:family w:val="auto"/>
    <w:pitch w:val="variable"/>
    <w:sig w:usb0="A00002FF" w:usb1="28CFFCFA" w:usb2="00000016" w:usb3="00000000" w:csb0="00100001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6F2108A" w14:textId="77777777" w:rsidR="00916E51" w:rsidRDefault="00916E51" w:rsidP="00916E51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75527226" w14:textId="77777777" w:rsidR="00916E51" w:rsidRDefault="00916E51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0631C44" w14:textId="77777777" w:rsidR="00916E51" w:rsidRDefault="00916E51" w:rsidP="00916E51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CB1AD0">
      <w:rPr>
        <w:rStyle w:val="PageNumber"/>
        <w:noProof/>
      </w:rPr>
      <w:t>1</w:t>
    </w:r>
    <w:r>
      <w:rPr>
        <w:rStyle w:val="PageNumber"/>
      </w:rPr>
      <w:fldChar w:fldCharType="end"/>
    </w:r>
  </w:p>
  <w:p w14:paraId="00087AFE" w14:textId="77777777" w:rsidR="00916E51" w:rsidRDefault="00916E51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5D54432" w14:textId="77777777" w:rsidR="00916E51" w:rsidRDefault="00916E51" w:rsidP="0099642E">
      <w:r>
        <w:separator/>
      </w:r>
    </w:p>
  </w:footnote>
  <w:footnote w:type="continuationSeparator" w:id="0">
    <w:p w14:paraId="0A6164E5" w14:textId="77777777" w:rsidR="00916E51" w:rsidRDefault="00916E51" w:rsidP="0099642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1"/>
    <w:multiLevelType w:val="multilevel"/>
    <w:tmpl w:val="00000001"/>
    <w:lvl w:ilvl="0">
      <w:start w:val="1"/>
      <w:numFmt w:val="none"/>
      <w:suff w:val="nothing"/>
      <w:lvlText w:val=""/>
      <w:lvlJc w:val="left"/>
      <w:pPr>
        <w:tabs>
          <w:tab w:val="num" w:pos="0"/>
        </w:tabs>
        <w:ind w:left="432" w:hanging="432"/>
      </w:pPr>
    </w:lvl>
    <w:lvl w:ilvl="1">
      <w:start w:val="1"/>
      <w:numFmt w:val="none"/>
      <w:pStyle w:val="Heading2"/>
      <w:suff w:val="nothing"/>
      <w:lvlText w:val=""/>
      <w:lvlJc w:val="left"/>
      <w:pPr>
        <w:tabs>
          <w:tab w:val="num" w:pos="0"/>
        </w:tabs>
        <w:ind w:left="576" w:hanging="576"/>
      </w:pPr>
    </w:lvl>
    <w:lvl w:ilvl="2">
      <w:start w:val="1"/>
      <w:numFmt w:val="none"/>
      <w:suff w:val="nothing"/>
      <w:lvlText w:val=""/>
      <w:lvlJc w:val="left"/>
      <w:pPr>
        <w:tabs>
          <w:tab w:val="num" w:pos="0"/>
        </w:tabs>
        <w:ind w:left="720" w:hanging="720"/>
      </w:pPr>
    </w:lvl>
    <w:lvl w:ilvl="3">
      <w:start w:val="1"/>
      <w:numFmt w:val="none"/>
      <w:suff w:val="nothing"/>
      <w:lvlText w:val=""/>
      <w:lvlJc w:val="left"/>
      <w:pPr>
        <w:tabs>
          <w:tab w:val="num" w:pos="0"/>
        </w:tabs>
        <w:ind w:left="864" w:hanging="864"/>
      </w:pPr>
    </w:lvl>
    <w:lvl w:ilvl="4">
      <w:start w:val="1"/>
      <w:numFmt w:val="none"/>
      <w:suff w:val="nothing"/>
      <w:lvlText w:val=""/>
      <w:lvlJc w:val="left"/>
      <w:pPr>
        <w:tabs>
          <w:tab w:val="num" w:pos="0"/>
        </w:tabs>
        <w:ind w:left="1008" w:hanging="1008"/>
      </w:pPr>
    </w:lvl>
    <w:lvl w:ilvl="5">
      <w:start w:val="1"/>
      <w:numFmt w:val="none"/>
      <w:suff w:val="nothing"/>
      <w:lvlText w:val=""/>
      <w:lvlJc w:val="left"/>
      <w:pPr>
        <w:tabs>
          <w:tab w:val="num" w:pos="0"/>
        </w:tabs>
        <w:ind w:left="1152" w:hanging="1152"/>
      </w:pPr>
    </w:lvl>
    <w:lvl w:ilvl="6">
      <w:start w:val="1"/>
      <w:numFmt w:val="none"/>
      <w:suff w:val="nothing"/>
      <w:lvlText w:val=""/>
      <w:lvlJc w:val="left"/>
      <w:pPr>
        <w:tabs>
          <w:tab w:val="num" w:pos="0"/>
        </w:tabs>
        <w:ind w:left="1296" w:hanging="1296"/>
      </w:pPr>
    </w:lvl>
    <w:lvl w:ilvl="7">
      <w:start w:val="1"/>
      <w:numFmt w:val="none"/>
      <w:suff w:val="nothing"/>
      <w:lvlText w:val=""/>
      <w:lvlJc w:val="left"/>
      <w:pPr>
        <w:tabs>
          <w:tab w:val="num" w:pos="0"/>
        </w:tabs>
        <w:ind w:left="1440" w:hanging="1440"/>
      </w:pPr>
    </w:lvl>
    <w:lvl w:ilvl="8">
      <w:start w:val="1"/>
      <w:numFmt w:val="none"/>
      <w:suff w:val="nothing"/>
      <w:lvlText w:val=""/>
      <w:lvlJc w:val="left"/>
      <w:pPr>
        <w:tabs>
          <w:tab w:val="num" w:pos="0"/>
        </w:tabs>
        <w:ind w:left="1584" w:hanging="1584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8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710F5"/>
    <w:rsid w:val="000B264E"/>
    <w:rsid w:val="00312E34"/>
    <w:rsid w:val="0032158B"/>
    <w:rsid w:val="003578B7"/>
    <w:rsid w:val="003C78B9"/>
    <w:rsid w:val="003F79A8"/>
    <w:rsid w:val="00460A2D"/>
    <w:rsid w:val="005C7F8D"/>
    <w:rsid w:val="00751A8A"/>
    <w:rsid w:val="00826EC0"/>
    <w:rsid w:val="00845AC7"/>
    <w:rsid w:val="00854F20"/>
    <w:rsid w:val="00865534"/>
    <w:rsid w:val="0087706F"/>
    <w:rsid w:val="00916E51"/>
    <w:rsid w:val="0099642E"/>
    <w:rsid w:val="00A32C0C"/>
    <w:rsid w:val="00AB783C"/>
    <w:rsid w:val="00B21609"/>
    <w:rsid w:val="00B70C0B"/>
    <w:rsid w:val="00CB1AD0"/>
    <w:rsid w:val="00D52CAC"/>
    <w:rsid w:val="00D710F5"/>
    <w:rsid w:val="00DB70C5"/>
    <w:rsid w:val="00DF65A9"/>
    <w:rsid w:val="00F16B1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0768AE43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D710F5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Normal"/>
    <w:next w:val="BodyText"/>
    <w:link w:val="Heading2Char"/>
    <w:qFormat/>
    <w:rsid w:val="00865534"/>
    <w:pPr>
      <w:keepNext/>
      <w:keepLines/>
      <w:numPr>
        <w:ilvl w:val="1"/>
        <w:numId w:val="1"/>
      </w:numPr>
      <w:tabs>
        <w:tab w:val="left" w:pos="720"/>
      </w:tabs>
      <w:suppressAutoHyphens/>
      <w:spacing w:before="200"/>
      <w:outlineLvl w:val="1"/>
    </w:pPr>
    <w:rPr>
      <w:rFonts w:ascii="Calibri" w:eastAsia="AR PL UMing HK" w:hAnsi="Calibri" w:cs="font39"/>
      <w:b/>
      <w:bCs/>
      <w:color w:val="4F81BD"/>
      <w:kern w:val="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710F5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BodyText">
    <w:name w:val="Body Text"/>
    <w:basedOn w:val="Normal"/>
    <w:link w:val="BodyTextChar"/>
    <w:uiPriority w:val="99"/>
    <w:semiHidden/>
    <w:unhideWhenUsed/>
    <w:rsid w:val="00865534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865534"/>
  </w:style>
  <w:style w:type="character" w:customStyle="1" w:styleId="Heading2Char">
    <w:name w:val="Heading 2 Char"/>
    <w:basedOn w:val="DefaultParagraphFont"/>
    <w:link w:val="Heading2"/>
    <w:rsid w:val="00865534"/>
    <w:rPr>
      <w:rFonts w:ascii="Calibri" w:eastAsia="AR PL UMing HK" w:hAnsi="Calibri" w:cs="font39"/>
      <w:b/>
      <w:bCs/>
      <w:color w:val="4F81BD"/>
      <w:kern w:val="1"/>
      <w:sz w:val="26"/>
      <w:szCs w:val="26"/>
    </w:rPr>
  </w:style>
  <w:style w:type="paragraph" w:styleId="Index1">
    <w:name w:val="index 1"/>
    <w:basedOn w:val="Normal"/>
    <w:next w:val="Normal"/>
    <w:autoRedefine/>
    <w:uiPriority w:val="99"/>
    <w:unhideWhenUsed/>
    <w:rsid w:val="00D710F5"/>
    <w:pPr>
      <w:ind w:left="240" w:hanging="240"/>
    </w:pPr>
    <w:rPr>
      <w:sz w:val="20"/>
      <w:szCs w:val="20"/>
    </w:rPr>
  </w:style>
  <w:style w:type="paragraph" w:styleId="Index2">
    <w:name w:val="index 2"/>
    <w:basedOn w:val="Normal"/>
    <w:next w:val="Normal"/>
    <w:autoRedefine/>
    <w:uiPriority w:val="99"/>
    <w:unhideWhenUsed/>
    <w:rsid w:val="00D710F5"/>
    <w:pPr>
      <w:ind w:left="480" w:hanging="240"/>
    </w:pPr>
    <w:rPr>
      <w:sz w:val="20"/>
      <w:szCs w:val="20"/>
    </w:rPr>
  </w:style>
  <w:style w:type="paragraph" w:styleId="Index3">
    <w:name w:val="index 3"/>
    <w:basedOn w:val="Normal"/>
    <w:next w:val="Normal"/>
    <w:autoRedefine/>
    <w:uiPriority w:val="99"/>
    <w:unhideWhenUsed/>
    <w:rsid w:val="00D710F5"/>
    <w:pPr>
      <w:ind w:left="720" w:hanging="240"/>
    </w:pPr>
    <w:rPr>
      <w:sz w:val="20"/>
      <w:szCs w:val="20"/>
    </w:rPr>
  </w:style>
  <w:style w:type="paragraph" w:styleId="Index4">
    <w:name w:val="index 4"/>
    <w:basedOn w:val="Normal"/>
    <w:next w:val="Normal"/>
    <w:autoRedefine/>
    <w:uiPriority w:val="99"/>
    <w:unhideWhenUsed/>
    <w:rsid w:val="00D710F5"/>
    <w:pPr>
      <w:ind w:left="960" w:hanging="240"/>
    </w:pPr>
    <w:rPr>
      <w:sz w:val="20"/>
      <w:szCs w:val="20"/>
    </w:rPr>
  </w:style>
  <w:style w:type="paragraph" w:styleId="Index5">
    <w:name w:val="index 5"/>
    <w:basedOn w:val="Normal"/>
    <w:next w:val="Normal"/>
    <w:autoRedefine/>
    <w:uiPriority w:val="99"/>
    <w:unhideWhenUsed/>
    <w:rsid w:val="00D710F5"/>
    <w:pPr>
      <w:ind w:left="1200" w:hanging="240"/>
    </w:pPr>
    <w:rPr>
      <w:sz w:val="20"/>
      <w:szCs w:val="20"/>
    </w:rPr>
  </w:style>
  <w:style w:type="paragraph" w:styleId="Index6">
    <w:name w:val="index 6"/>
    <w:basedOn w:val="Normal"/>
    <w:next w:val="Normal"/>
    <w:autoRedefine/>
    <w:uiPriority w:val="99"/>
    <w:unhideWhenUsed/>
    <w:rsid w:val="00D710F5"/>
    <w:pPr>
      <w:ind w:left="1440" w:hanging="240"/>
    </w:pPr>
    <w:rPr>
      <w:sz w:val="20"/>
      <w:szCs w:val="20"/>
    </w:rPr>
  </w:style>
  <w:style w:type="paragraph" w:styleId="Index7">
    <w:name w:val="index 7"/>
    <w:basedOn w:val="Normal"/>
    <w:next w:val="Normal"/>
    <w:autoRedefine/>
    <w:uiPriority w:val="99"/>
    <w:unhideWhenUsed/>
    <w:rsid w:val="00D710F5"/>
    <w:pPr>
      <w:ind w:left="1680" w:hanging="240"/>
    </w:pPr>
    <w:rPr>
      <w:sz w:val="20"/>
      <w:szCs w:val="20"/>
    </w:rPr>
  </w:style>
  <w:style w:type="paragraph" w:styleId="Index8">
    <w:name w:val="index 8"/>
    <w:basedOn w:val="Normal"/>
    <w:next w:val="Normal"/>
    <w:autoRedefine/>
    <w:uiPriority w:val="99"/>
    <w:unhideWhenUsed/>
    <w:rsid w:val="00D710F5"/>
    <w:pPr>
      <w:ind w:left="1920" w:hanging="240"/>
    </w:pPr>
    <w:rPr>
      <w:sz w:val="20"/>
      <w:szCs w:val="20"/>
    </w:rPr>
  </w:style>
  <w:style w:type="paragraph" w:styleId="Index9">
    <w:name w:val="index 9"/>
    <w:basedOn w:val="Normal"/>
    <w:next w:val="Normal"/>
    <w:autoRedefine/>
    <w:uiPriority w:val="99"/>
    <w:unhideWhenUsed/>
    <w:rsid w:val="00D710F5"/>
    <w:pPr>
      <w:ind w:left="2160" w:hanging="240"/>
    </w:pPr>
    <w:rPr>
      <w:sz w:val="20"/>
      <w:szCs w:val="20"/>
    </w:rPr>
  </w:style>
  <w:style w:type="paragraph" w:styleId="IndexHeading">
    <w:name w:val="index heading"/>
    <w:basedOn w:val="Normal"/>
    <w:next w:val="Index1"/>
    <w:uiPriority w:val="99"/>
    <w:unhideWhenUsed/>
    <w:rsid w:val="00D710F5"/>
    <w:pPr>
      <w:spacing w:before="120" w:after="120"/>
    </w:pPr>
    <w:rPr>
      <w:i/>
      <w:sz w:val="20"/>
      <w:szCs w:val="20"/>
    </w:rPr>
  </w:style>
  <w:style w:type="paragraph" w:styleId="TOC1">
    <w:name w:val="toc 1"/>
    <w:basedOn w:val="Normal"/>
    <w:next w:val="Normal"/>
    <w:autoRedefine/>
    <w:uiPriority w:val="39"/>
    <w:unhideWhenUsed/>
    <w:rsid w:val="00D710F5"/>
    <w:pPr>
      <w:spacing w:before="120"/>
    </w:pPr>
    <w:rPr>
      <w:b/>
    </w:rPr>
  </w:style>
  <w:style w:type="paragraph" w:styleId="TOC2">
    <w:name w:val="toc 2"/>
    <w:basedOn w:val="Normal"/>
    <w:next w:val="Normal"/>
    <w:autoRedefine/>
    <w:uiPriority w:val="39"/>
    <w:unhideWhenUsed/>
    <w:rsid w:val="00D710F5"/>
    <w:pPr>
      <w:ind w:left="240"/>
    </w:pPr>
    <w:rPr>
      <w:b/>
      <w:sz w:val="22"/>
      <w:szCs w:val="22"/>
    </w:rPr>
  </w:style>
  <w:style w:type="paragraph" w:styleId="TOC3">
    <w:name w:val="toc 3"/>
    <w:basedOn w:val="Normal"/>
    <w:next w:val="Normal"/>
    <w:autoRedefine/>
    <w:uiPriority w:val="39"/>
    <w:unhideWhenUsed/>
    <w:rsid w:val="00D710F5"/>
    <w:pPr>
      <w:ind w:left="480"/>
    </w:pPr>
    <w:rPr>
      <w:sz w:val="22"/>
      <w:szCs w:val="22"/>
    </w:rPr>
  </w:style>
  <w:style w:type="paragraph" w:styleId="TOC4">
    <w:name w:val="toc 4"/>
    <w:basedOn w:val="Normal"/>
    <w:next w:val="Normal"/>
    <w:autoRedefine/>
    <w:uiPriority w:val="39"/>
    <w:unhideWhenUsed/>
    <w:rsid w:val="00D710F5"/>
    <w:pPr>
      <w:ind w:left="720"/>
    </w:pPr>
    <w:rPr>
      <w:sz w:val="20"/>
      <w:szCs w:val="20"/>
    </w:rPr>
  </w:style>
  <w:style w:type="paragraph" w:styleId="TOC5">
    <w:name w:val="toc 5"/>
    <w:basedOn w:val="Normal"/>
    <w:next w:val="Normal"/>
    <w:autoRedefine/>
    <w:uiPriority w:val="39"/>
    <w:unhideWhenUsed/>
    <w:rsid w:val="00D710F5"/>
    <w:pPr>
      <w:ind w:left="960"/>
    </w:pPr>
    <w:rPr>
      <w:sz w:val="20"/>
      <w:szCs w:val="20"/>
    </w:rPr>
  </w:style>
  <w:style w:type="paragraph" w:styleId="TOC6">
    <w:name w:val="toc 6"/>
    <w:basedOn w:val="Normal"/>
    <w:next w:val="Normal"/>
    <w:autoRedefine/>
    <w:uiPriority w:val="39"/>
    <w:unhideWhenUsed/>
    <w:rsid w:val="00D710F5"/>
    <w:pPr>
      <w:ind w:left="1200"/>
    </w:pPr>
    <w:rPr>
      <w:sz w:val="20"/>
      <w:szCs w:val="20"/>
    </w:rPr>
  </w:style>
  <w:style w:type="paragraph" w:styleId="TOC7">
    <w:name w:val="toc 7"/>
    <w:basedOn w:val="Normal"/>
    <w:next w:val="Normal"/>
    <w:autoRedefine/>
    <w:uiPriority w:val="39"/>
    <w:unhideWhenUsed/>
    <w:rsid w:val="00D710F5"/>
    <w:pPr>
      <w:ind w:left="1440"/>
    </w:pPr>
    <w:rPr>
      <w:sz w:val="20"/>
      <w:szCs w:val="20"/>
    </w:rPr>
  </w:style>
  <w:style w:type="paragraph" w:styleId="TOC8">
    <w:name w:val="toc 8"/>
    <w:basedOn w:val="Normal"/>
    <w:next w:val="Normal"/>
    <w:autoRedefine/>
    <w:uiPriority w:val="39"/>
    <w:unhideWhenUsed/>
    <w:rsid w:val="00D710F5"/>
    <w:pPr>
      <w:ind w:left="1680"/>
    </w:pPr>
    <w:rPr>
      <w:sz w:val="20"/>
      <w:szCs w:val="20"/>
    </w:rPr>
  </w:style>
  <w:style w:type="paragraph" w:styleId="TOC9">
    <w:name w:val="toc 9"/>
    <w:basedOn w:val="Normal"/>
    <w:next w:val="Normal"/>
    <w:autoRedefine/>
    <w:uiPriority w:val="39"/>
    <w:unhideWhenUsed/>
    <w:rsid w:val="00D710F5"/>
    <w:pPr>
      <w:ind w:left="1920"/>
    </w:pPr>
    <w:rPr>
      <w:sz w:val="20"/>
      <w:szCs w:val="20"/>
    </w:rPr>
  </w:style>
  <w:style w:type="paragraph" w:styleId="TOCHeading">
    <w:name w:val="TOC Heading"/>
    <w:basedOn w:val="Heading1"/>
    <w:next w:val="Normal"/>
    <w:uiPriority w:val="39"/>
    <w:unhideWhenUsed/>
    <w:qFormat/>
    <w:rsid w:val="00D710F5"/>
    <w:pPr>
      <w:spacing w:line="276" w:lineRule="auto"/>
      <w:outlineLvl w:val="9"/>
    </w:pPr>
    <w:rPr>
      <w:color w:val="365F91" w:themeColor="accent1" w:themeShade="BF"/>
      <w:sz w:val="28"/>
      <w:szCs w:val="2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710F5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710F5"/>
    <w:rPr>
      <w:rFonts w:ascii="Lucida Grande" w:hAnsi="Lucida Grande" w:cs="Lucida Grande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99642E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9642E"/>
  </w:style>
  <w:style w:type="character" w:styleId="PageNumber">
    <w:name w:val="page number"/>
    <w:basedOn w:val="DefaultParagraphFont"/>
    <w:uiPriority w:val="99"/>
    <w:semiHidden/>
    <w:unhideWhenUsed/>
    <w:rsid w:val="0099642E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D710F5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Normal"/>
    <w:next w:val="BodyText"/>
    <w:link w:val="Heading2Char"/>
    <w:qFormat/>
    <w:rsid w:val="00865534"/>
    <w:pPr>
      <w:keepNext/>
      <w:keepLines/>
      <w:numPr>
        <w:ilvl w:val="1"/>
        <w:numId w:val="1"/>
      </w:numPr>
      <w:tabs>
        <w:tab w:val="left" w:pos="720"/>
      </w:tabs>
      <w:suppressAutoHyphens/>
      <w:spacing w:before="200"/>
      <w:outlineLvl w:val="1"/>
    </w:pPr>
    <w:rPr>
      <w:rFonts w:ascii="Calibri" w:eastAsia="AR PL UMing HK" w:hAnsi="Calibri" w:cs="font39"/>
      <w:b/>
      <w:bCs/>
      <w:color w:val="4F81BD"/>
      <w:kern w:val="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710F5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BodyText">
    <w:name w:val="Body Text"/>
    <w:basedOn w:val="Normal"/>
    <w:link w:val="BodyTextChar"/>
    <w:uiPriority w:val="99"/>
    <w:semiHidden/>
    <w:unhideWhenUsed/>
    <w:rsid w:val="00865534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865534"/>
  </w:style>
  <w:style w:type="character" w:customStyle="1" w:styleId="Heading2Char">
    <w:name w:val="Heading 2 Char"/>
    <w:basedOn w:val="DefaultParagraphFont"/>
    <w:link w:val="Heading2"/>
    <w:rsid w:val="00865534"/>
    <w:rPr>
      <w:rFonts w:ascii="Calibri" w:eastAsia="AR PL UMing HK" w:hAnsi="Calibri" w:cs="font39"/>
      <w:b/>
      <w:bCs/>
      <w:color w:val="4F81BD"/>
      <w:kern w:val="1"/>
      <w:sz w:val="26"/>
      <w:szCs w:val="26"/>
    </w:rPr>
  </w:style>
  <w:style w:type="paragraph" w:styleId="Index1">
    <w:name w:val="index 1"/>
    <w:basedOn w:val="Normal"/>
    <w:next w:val="Normal"/>
    <w:autoRedefine/>
    <w:uiPriority w:val="99"/>
    <w:unhideWhenUsed/>
    <w:rsid w:val="00D710F5"/>
    <w:pPr>
      <w:ind w:left="240" w:hanging="240"/>
    </w:pPr>
    <w:rPr>
      <w:sz w:val="20"/>
      <w:szCs w:val="20"/>
    </w:rPr>
  </w:style>
  <w:style w:type="paragraph" w:styleId="Index2">
    <w:name w:val="index 2"/>
    <w:basedOn w:val="Normal"/>
    <w:next w:val="Normal"/>
    <w:autoRedefine/>
    <w:uiPriority w:val="99"/>
    <w:unhideWhenUsed/>
    <w:rsid w:val="00D710F5"/>
    <w:pPr>
      <w:ind w:left="480" w:hanging="240"/>
    </w:pPr>
    <w:rPr>
      <w:sz w:val="20"/>
      <w:szCs w:val="20"/>
    </w:rPr>
  </w:style>
  <w:style w:type="paragraph" w:styleId="Index3">
    <w:name w:val="index 3"/>
    <w:basedOn w:val="Normal"/>
    <w:next w:val="Normal"/>
    <w:autoRedefine/>
    <w:uiPriority w:val="99"/>
    <w:unhideWhenUsed/>
    <w:rsid w:val="00D710F5"/>
    <w:pPr>
      <w:ind w:left="720" w:hanging="240"/>
    </w:pPr>
    <w:rPr>
      <w:sz w:val="20"/>
      <w:szCs w:val="20"/>
    </w:rPr>
  </w:style>
  <w:style w:type="paragraph" w:styleId="Index4">
    <w:name w:val="index 4"/>
    <w:basedOn w:val="Normal"/>
    <w:next w:val="Normal"/>
    <w:autoRedefine/>
    <w:uiPriority w:val="99"/>
    <w:unhideWhenUsed/>
    <w:rsid w:val="00D710F5"/>
    <w:pPr>
      <w:ind w:left="960" w:hanging="240"/>
    </w:pPr>
    <w:rPr>
      <w:sz w:val="20"/>
      <w:szCs w:val="20"/>
    </w:rPr>
  </w:style>
  <w:style w:type="paragraph" w:styleId="Index5">
    <w:name w:val="index 5"/>
    <w:basedOn w:val="Normal"/>
    <w:next w:val="Normal"/>
    <w:autoRedefine/>
    <w:uiPriority w:val="99"/>
    <w:unhideWhenUsed/>
    <w:rsid w:val="00D710F5"/>
    <w:pPr>
      <w:ind w:left="1200" w:hanging="240"/>
    </w:pPr>
    <w:rPr>
      <w:sz w:val="20"/>
      <w:szCs w:val="20"/>
    </w:rPr>
  </w:style>
  <w:style w:type="paragraph" w:styleId="Index6">
    <w:name w:val="index 6"/>
    <w:basedOn w:val="Normal"/>
    <w:next w:val="Normal"/>
    <w:autoRedefine/>
    <w:uiPriority w:val="99"/>
    <w:unhideWhenUsed/>
    <w:rsid w:val="00D710F5"/>
    <w:pPr>
      <w:ind w:left="1440" w:hanging="240"/>
    </w:pPr>
    <w:rPr>
      <w:sz w:val="20"/>
      <w:szCs w:val="20"/>
    </w:rPr>
  </w:style>
  <w:style w:type="paragraph" w:styleId="Index7">
    <w:name w:val="index 7"/>
    <w:basedOn w:val="Normal"/>
    <w:next w:val="Normal"/>
    <w:autoRedefine/>
    <w:uiPriority w:val="99"/>
    <w:unhideWhenUsed/>
    <w:rsid w:val="00D710F5"/>
    <w:pPr>
      <w:ind w:left="1680" w:hanging="240"/>
    </w:pPr>
    <w:rPr>
      <w:sz w:val="20"/>
      <w:szCs w:val="20"/>
    </w:rPr>
  </w:style>
  <w:style w:type="paragraph" w:styleId="Index8">
    <w:name w:val="index 8"/>
    <w:basedOn w:val="Normal"/>
    <w:next w:val="Normal"/>
    <w:autoRedefine/>
    <w:uiPriority w:val="99"/>
    <w:unhideWhenUsed/>
    <w:rsid w:val="00D710F5"/>
    <w:pPr>
      <w:ind w:left="1920" w:hanging="240"/>
    </w:pPr>
    <w:rPr>
      <w:sz w:val="20"/>
      <w:szCs w:val="20"/>
    </w:rPr>
  </w:style>
  <w:style w:type="paragraph" w:styleId="Index9">
    <w:name w:val="index 9"/>
    <w:basedOn w:val="Normal"/>
    <w:next w:val="Normal"/>
    <w:autoRedefine/>
    <w:uiPriority w:val="99"/>
    <w:unhideWhenUsed/>
    <w:rsid w:val="00D710F5"/>
    <w:pPr>
      <w:ind w:left="2160" w:hanging="240"/>
    </w:pPr>
    <w:rPr>
      <w:sz w:val="20"/>
      <w:szCs w:val="20"/>
    </w:rPr>
  </w:style>
  <w:style w:type="paragraph" w:styleId="IndexHeading">
    <w:name w:val="index heading"/>
    <w:basedOn w:val="Normal"/>
    <w:next w:val="Index1"/>
    <w:uiPriority w:val="99"/>
    <w:unhideWhenUsed/>
    <w:rsid w:val="00D710F5"/>
    <w:pPr>
      <w:spacing w:before="120" w:after="120"/>
    </w:pPr>
    <w:rPr>
      <w:i/>
      <w:sz w:val="20"/>
      <w:szCs w:val="20"/>
    </w:rPr>
  </w:style>
  <w:style w:type="paragraph" w:styleId="TOC1">
    <w:name w:val="toc 1"/>
    <w:basedOn w:val="Normal"/>
    <w:next w:val="Normal"/>
    <w:autoRedefine/>
    <w:uiPriority w:val="39"/>
    <w:unhideWhenUsed/>
    <w:rsid w:val="00D710F5"/>
    <w:pPr>
      <w:spacing w:before="120"/>
    </w:pPr>
    <w:rPr>
      <w:b/>
    </w:rPr>
  </w:style>
  <w:style w:type="paragraph" w:styleId="TOC2">
    <w:name w:val="toc 2"/>
    <w:basedOn w:val="Normal"/>
    <w:next w:val="Normal"/>
    <w:autoRedefine/>
    <w:uiPriority w:val="39"/>
    <w:unhideWhenUsed/>
    <w:rsid w:val="00D710F5"/>
    <w:pPr>
      <w:ind w:left="240"/>
    </w:pPr>
    <w:rPr>
      <w:b/>
      <w:sz w:val="22"/>
      <w:szCs w:val="22"/>
    </w:rPr>
  </w:style>
  <w:style w:type="paragraph" w:styleId="TOC3">
    <w:name w:val="toc 3"/>
    <w:basedOn w:val="Normal"/>
    <w:next w:val="Normal"/>
    <w:autoRedefine/>
    <w:uiPriority w:val="39"/>
    <w:unhideWhenUsed/>
    <w:rsid w:val="00D710F5"/>
    <w:pPr>
      <w:ind w:left="480"/>
    </w:pPr>
    <w:rPr>
      <w:sz w:val="22"/>
      <w:szCs w:val="22"/>
    </w:rPr>
  </w:style>
  <w:style w:type="paragraph" w:styleId="TOC4">
    <w:name w:val="toc 4"/>
    <w:basedOn w:val="Normal"/>
    <w:next w:val="Normal"/>
    <w:autoRedefine/>
    <w:uiPriority w:val="39"/>
    <w:unhideWhenUsed/>
    <w:rsid w:val="00D710F5"/>
    <w:pPr>
      <w:ind w:left="720"/>
    </w:pPr>
    <w:rPr>
      <w:sz w:val="20"/>
      <w:szCs w:val="20"/>
    </w:rPr>
  </w:style>
  <w:style w:type="paragraph" w:styleId="TOC5">
    <w:name w:val="toc 5"/>
    <w:basedOn w:val="Normal"/>
    <w:next w:val="Normal"/>
    <w:autoRedefine/>
    <w:uiPriority w:val="39"/>
    <w:unhideWhenUsed/>
    <w:rsid w:val="00D710F5"/>
    <w:pPr>
      <w:ind w:left="960"/>
    </w:pPr>
    <w:rPr>
      <w:sz w:val="20"/>
      <w:szCs w:val="20"/>
    </w:rPr>
  </w:style>
  <w:style w:type="paragraph" w:styleId="TOC6">
    <w:name w:val="toc 6"/>
    <w:basedOn w:val="Normal"/>
    <w:next w:val="Normal"/>
    <w:autoRedefine/>
    <w:uiPriority w:val="39"/>
    <w:unhideWhenUsed/>
    <w:rsid w:val="00D710F5"/>
    <w:pPr>
      <w:ind w:left="1200"/>
    </w:pPr>
    <w:rPr>
      <w:sz w:val="20"/>
      <w:szCs w:val="20"/>
    </w:rPr>
  </w:style>
  <w:style w:type="paragraph" w:styleId="TOC7">
    <w:name w:val="toc 7"/>
    <w:basedOn w:val="Normal"/>
    <w:next w:val="Normal"/>
    <w:autoRedefine/>
    <w:uiPriority w:val="39"/>
    <w:unhideWhenUsed/>
    <w:rsid w:val="00D710F5"/>
    <w:pPr>
      <w:ind w:left="1440"/>
    </w:pPr>
    <w:rPr>
      <w:sz w:val="20"/>
      <w:szCs w:val="20"/>
    </w:rPr>
  </w:style>
  <w:style w:type="paragraph" w:styleId="TOC8">
    <w:name w:val="toc 8"/>
    <w:basedOn w:val="Normal"/>
    <w:next w:val="Normal"/>
    <w:autoRedefine/>
    <w:uiPriority w:val="39"/>
    <w:unhideWhenUsed/>
    <w:rsid w:val="00D710F5"/>
    <w:pPr>
      <w:ind w:left="1680"/>
    </w:pPr>
    <w:rPr>
      <w:sz w:val="20"/>
      <w:szCs w:val="20"/>
    </w:rPr>
  </w:style>
  <w:style w:type="paragraph" w:styleId="TOC9">
    <w:name w:val="toc 9"/>
    <w:basedOn w:val="Normal"/>
    <w:next w:val="Normal"/>
    <w:autoRedefine/>
    <w:uiPriority w:val="39"/>
    <w:unhideWhenUsed/>
    <w:rsid w:val="00D710F5"/>
    <w:pPr>
      <w:ind w:left="1920"/>
    </w:pPr>
    <w:rPr>
      <w:sz w:val="20"/>
      <w:szCs w:val="20"/>
    </w:rPr>
  </w:style>
  <w:style w:type="paragraph" w:styleId="TOCHeading">
    <w:name w:val="TOC Heading"/>
    <w:basedOn w:val="Heading1"/>
    <w:next w:val="Normal"/>
    <w:uiPriority w:val="39"/>
    <w:unhideWhenUsed/>
    <w:qFormat/>
    <w:rsid w:val="00D710F5"/>
    <w:pPr>
      <w:spacing w:line="276" w:lineRule="auto"/>
      <w:outlineLvl w:val="9"/>
    </w:pPr>
    <w:rPr>
      <w:color w:val="365F91" w:themeColor="accent1" w:themeShade="BF"/>
      <w:sz w:val="28"/>
      <w:szCs w:val="2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710F5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710F5"/>
    <w:rPr>
      <w:rFonts w:ascii="Lucida Grande" w:hAnsi="Lucida Grande" w:cs="Lucida Grande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99642E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9642E"/>
  </w:style>
  <w:style w:type="character" w:styleId="PageNumber">
    <w:name w:val="page number"/>
    <w:basedOn w:val="DefaultParagraphFont"/>
    <w:uiPriority w:val="99"/>
    <w:semiHidden/>
    <w:unhideWhenUsed/>
    <w:rsid w:val="0099642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955558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1.png"/><Relationship Id="rId12" Type="http://schemas.openxmlformats.org/officeDocument/2006/relationships/image" Target="media/image2.png"/><Relationship Id="rId13" Type="http://schemas.openxmlformats.org/officeDocument/2006/relationships/image" Target="media/image3.png"/><Relationship Id="rId14" Type="http://schemas.openxmlformats.org/officeDocument/2006/relationships/image" Target="media/image4.png"/><Relationship Id="rId15" Type="http://schemas.openxmlformats.org/officeDocument/2006/relationships/image" Target="media/image5.png"/><Relationship Id="rId16" Type="http://schemas.openxmlformats.org/officeDocument/2006/relationships/image" Target="media/image6.emf"/><Relationship Id="rId17" Type="http://schemas.openxmlformats.org/officeDocument/2006/relationships/fontTable" Target="fontTable.xml"/><Relationship Id="rId18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footer" Target="footer1.xml"/><Relationship Id="rId10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B77530FD-F9EA-1044-A846-312CC3B0FFA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8</TotalTime>
  <Pages>19</Pages>
  <Words>2891</Words>
  <Characters>16484</Characters>
  <Application>Microsoft Macintosh Word</Application>
  <DocSecurity>0</DocSecurity>
  <Lines>137</Lines>
  <Paragraphs>38</Paragraphs>
  <ScaleCrop>false</ScaleCrop>
  <Company/>
  <LinksUpToDate>false</LinksUpToDate>
  <CharactersWithSpaces>1933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e Young Choi</dc:creator>
  <cp:keywords/>
  <dc:description/>
  <cp:lastModifiedBy>Jae Young Choi</cp:lastModifiedBy>
  <cp:revision>23</cp:revision>
  <dcterms:created xsi:type="dcterms:W3CDTF">2016-11-29T18:47:00Z</dcterms:created>
  <dcterms:modified xsi:type="dcterms:W3CDTF">2016-11-30T14:22:00Z</dcterms:modified>
</cp:coreProperties>
</file>